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bookmarkStart w:id="0" w:name="_Hlk157634159" w:displacedByCustomXml="next"/>
    <w:bookmarkEnd w:id="0" w:displacedByCustomXml="next"/>
    <w:sdt>
      <w:sdtPr>
        <w:rPr>
          <w:rFonts w:eastAsia="Times New Roman"/>
          <w:color w:val="000000"/>
          <w:sz w:val="20"/>
          <w:szCs w:val="20"/>
          <w:lang w:eastAsia="ru-RU"/>
        </w:rPr>
        <w:id w:val="-1232068814"/>
        <w:docPartObj>
          <w:docPartGallery w:val="Cover Pages"/>
          <w:docPartUnique/>
        </w:docPartObj>
      </w:sdtPr>
      <w:sdtEndPr>
        <w:rPr>
          <w:rFonts w:eastAsiaTheme="minorHAnsi"/>
          <w:color w:val="auto"/>
          <w:sz w:val="24"/>
          <w:szCs w:val="24"/>
          <w:lang w:eastAsia="en-US"/>
        </w:rPr>
      </w:sdtEndPr>
      <w:sdtContent>
        <w:p w14:paraId="0391BF24" w14:textId="02824975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  <w:r w:rsidRPr="00062EF0">
            <w:rPr>
              <w:rFonts w:eastAsia="Times New Roman"/>
              <w:noProof/>
              <w:color w:val="000000"/>
              <w:sz w:val="20"/>
              <w:szCs w:val="20"/>
              <w:lang w:eastAsia="ru-RU"/>
            </w:rPr>
            <w:drawing>
              <wp:anchor distT="0" distB="0" distL="114300" distR="114300" simplePos="0" relativeHeight="251659264" behindDoc="0" locked="0" layoutInCell="1" allowOverlap="1" wp14:anchorId="6F027999" wp14:editId="4CFFE136">
                <wp:simplePos x="0" y="0"/>
                <wp:positionH relativeFrom="column">
                  <wp:posOffset>3034665</wp:posOffset>
                </wp:positionH>
                <wp:positionV relativeFrom="paragraph">
                  <wp:posOffset>-192405</wp:posOffset>
                </wp:positionV>
                <wp:extent cx="370205" cy="607060"/>
                <wp:effectExtent l="0" t="0" r="0" b="0"/>
                <wp:wrapSquare wrapText="bothSides"/>
                <wp:docPr id="867328818" name="Рисунок 867328818" descr="Описание: лого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Рисунок 407" descr="Описание: лого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8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 r="80949"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370205" cy="607060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  <wp14:sizeRelH relativeFrom="page">
                  <wp14:pctWidth>0</wp14:pctWidth>
                </wp14:sizeRelH>
                <wp14:sizeRelV relativeFrom="page">
                  <wp14:pctHeight>0</wp14:pctHeight>
                </wp14:sizeRelV>
              </wp:anchor>
            </w:drawing>
          </w:r>
        </w:p>
        <w:p w14:paraId="095E6FCB" w14:textId="77777777" w:rsidR="0033058A" w:rsidRPr="00062EF0" w:rsidRDefault="0033058A" w:rsidP="003F751D">
          <w:pPr>
            <w:shd w:val="clear" w:color="auto" w:fill="FFFFFF"/>
            <w:tabs>
              <w:tab w:val="left" w:pos="851"/>
            </w:tabs>
            <w:spacing w:after="0" w:line="240" w:lineRule="auto"/>
            <w:ind w:left="567" w:firstLine="567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p w14:paraId="06F37C91" w14:textId="77777777" w:rsidR="0033058A" w:rsidRPr="00062EF0" w:rsidRDefault="0033058A" w:rsidP="003F751D">
          <w:pPr>
            <w:widowControl w:val="0"/>
            <w:shd w:val="clear" w:color="auto" w:fill="FFFFFF" w:themeFill="background1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/>
              <w:caps/>
              <w:lang w:eastAsia="ru-RU"/>
            </w:rPr>
          </w:pPr>
          <w:r w:rsidRPr="4CF46AD2">
            <w:rPr>
              <w:rFonts w:eastAsia="Times New Roman"/>
              <w:caps/>
              <w:lang w:eastAsia="ru-RU"/>
            </w:rPr>
            <w:t>МИНИСТЕРСТВО НАУКИ И ВЫСШЕГО ОБРАЗОВАНИЯ Российской Федерации</w:t>
          </w:r>
        </w:p>
        <w:p w14:paraId="45FE7488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/>
              <w:i/>
              <w:lang w:eastAsia="ru-RU"/>
            </w:rPr>
          </w:pPr>
          <w:r w:rsidRPr="00062EF0">
            <w:rPr>
              <w:rFonts w:eastAsia="Times New Roman"/>
              <w:lang w:eastAsia="ru-RU"/>
            </w:rPr>
            <w:t xml:space="preserve">Федеральное государственное автономное образовательное учреждение </w:t>
          </w:r>
          <w:r w:rsidRPr="00062EF0">
            <w:rPr>
              <w:rFonts w:eastAsia="Times New Roman" w:cs="Arial"/>
              <w:lang w:eastAsia="ru-RU"/>
            </w:rPr>
            <w:t>высшего образования</w:t>
          </w:r>
        </w:p>
        <w:p w14:paraId="4DC9658A" w14:textId="77777777" w:rsidR="0033058A" w:rsidRPr="00062EF0" w:rsidRDefault="0033058A" w:rsidP="003F751D">
          <w:pPr>
            <w:widowControl w:val="0"/>
            <w:tabs>
              <w:tab w:val="left" w:pos="3969"/>
            </w:tabs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lang w:eastAsia="ru-RU"/>
            </w:rPr>
          </w:pPr>
          <w:r w:rsidRPr="00062EF0">
            <w:rPr>
              <w:rFonts w:eastAsia="Times New Roman" w:cs="Arial"/>
              <w:b/>
              <w:bCs/>
              <w:lang w:eastAsia="ru-RU"/>
            </w:rPr>
            <w:t>«Дальневосточный федеральный университет»</w:t>
          </w:r>
        </w:p>
        <w:p w14:paraId="42493AB2" w14:textId="77777777" w:rsidR="0033058A" w:rsidRPr="00062EF0" w:rsidRDefault="0033058A" w:rsidP="003F751D">
          <w:pPr>
            <w:widowControl w:val="0"/>
            <w:autoSpaceDE w:val="0"/>
            <w:autoSpaceDN w:val="0"/>
            <w:adjustRightInd w:val="0"/>
            <w:spacing w:after="0" w:line="240" w:lineRule="auto"/>
            <w:jc w:val="center"/>
            <w:rPr>
              <w:rFonts w:eastAsia="Times New Roman" w:cs="Arial"/>
              <w:bCs/>
              <w:lang w:eastAsia="ru-RU"/>
            </w:rPr>
          </w:pPr>
          <w:r w:rsidRPr="00062EF0">
            <w:rPr>
              <w:rFonts w:eastAsia="Times New Roman" w:cs="Arial"/>
              <w:bCs/>
              <w:lang w:eastAsia="ru-RU"/>
            </w:rPr>
            <w:t>(ДВФУ)</w:t>
          </w:r>
        </w:p>
        <w:p w14:paraId="0E5D9728" w14:textId="77777777" w:rsidR="0033058A" w:rsidRPr="00062EF0" w:rsidRDefault="0033058A" w:rsidP="003F751D">
          <w:pPr>
            <w:shd w:val="clear" w:color="auto" w:fill="FFFFFF"/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b/>
              <w:bCs/>
              <w:color w:val="000000"/>
              <w:lang w:eastAsia="ru-RU"/>
            </w:rPr>
          </w:pPr>
        </w:p>
        <w:p w14:paraId="377CA0DD" w14:textId="77777777" w:rsidR="0033058A" w:rsidRPr="00062EF0" w:rsidRDefault="0033058A" w:rsidP="003F751D">
          <w:pPr>
            <w:pBdr>
              <w:top w:val="thinThickSmallGap" w:sz="24" w:space="2" w:color="auto"/>
            </w:pBdr>
            <w:tabs>
              <w:tab w:val="left" w:pos="0"/>
            </w:tabs>
            <w:spacing w:after="0" w:line="240" w:lineRule="auto"/>
            <w:jc w:val="center"/>
            <w:rPr>
              <w:rFonts w:eastAsia="Times New Roman"/>
              <w:color w:val="000000"/>
              <w:sz w:val="20"/>
              <w:szCs w:val="20"/>
              <w:lang w:eastAsia="ru-RU"/>
            </w:rPr>
          </w:pPr>
        </w:p>
        <w:tbl>
          <w:tblPr>
            <w:tblW w:w="10173" w:type="dxa"/>
            <w:tblBorders>
              <w:insideH w:val="single" w:sz="4" w:space="0" w:color="auto"/>
              <w:insideV w:val="single" w:sz="4" w:space="0" w:color="auto"/>
            </w:tblBorders>
            <w:tblLook w:val="0000" w:firstRow="0" w:lastRow="0" w:firstColumn="0" w:lastColumn="0" w:noHBand="0" w:noVBand="0"/>
          </w:tblPr>
          <w:tblGrid>
            <w:gridCol w:w="10138"/>
            <w:gridCol w:w="35"/>
          </w:tblGrid>
          <w:tr w:rsidR="0033058A" w:rsidRPr="00062EF0" w14:paraId="7E6F3A0F" w14:textId="77777777" w:rsidTr="00F6428A">
            <w:tc>
              <w:tcPr>
                <w:tcW w:w="10173" w:type="dxa"/>
                <w:gridSpan w:val="2"/>
                <w:tcBorders>
                  <w:top w:val="nil"/>
                  <w:left w:val="nil"/>
                  <w:bottom w:val="nil"/>
                  <w:right w:val="nil"/>
                </w:tcBorders>
              </w:tcPr>
              <w:p w14:paraId="43341521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  <w:t>ИНСТИТУТ МАТЕМАТИКИ И КОМПЬЮТЕРНЫХ ТЕХНОЛОГИЙ (ШКОЛА)</w:t>
                </w:r>
              </w:p>
              <w:p w14:paraId="401B5A78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bCs/>
                    <w:color w:val="000000"/>
                    <w:lang w:eastAsia="ru-RU"/>
                  </w:rPr>
                </w:pPr>
              </w:p>
              <w:p w14:paraId="746A925F" w14:textId="77777777" w:rsidR="0033058A" w:rsidRPr="00062EF0" w:rsidRDefault="0033058A" w:rsidP="00F6428A">
                <w:pPr>
                  <w:widowControl w:val="0"/>
                  <w:tabs>
                    <w:tab w:val="left" w:pos="1134"/>
                  </w:tabs>
                  <w:spacing w:after="0" w:line="240" w:lineRule="auto"/>
                  <w:ind w:left="567"/>
                  <w:jc w:val="center"/>
                  <w:rPr>
                    <w:rFonts w:eastAsia="Times New Roman"/>
                    <w:b/>
                    <w:color w:val="000000"/>
                    <w:lang w:eastAsia="ru-RU"/>
                  </w:rPr>
                </w:pP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Департамент</w:t>
                </w:r>
                <w:r w:rsidRPr="00062EF0"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 xml:space="preserve"> </w:t>
                </w:r>
                <w:r>
                  <w:rPr>
                    <w:rFonts w:eastAsia="Times New Roman"/>
                    <w:b/>
                    <w:color w:val="000000"/>
                    <w:szCs w:val="20"/>
                    <w:lang w:eastAsia="ru-RU"/>
                  </w:rPr>
                  <w:t>математического и компьютерного моделирования</w:t>
                </w:r>
              </w:p>
              <w:p w14:paraId="377E2C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rPr>
                    <w:rFonts w:eastAsia="Times New Roman"/>
                    <w:b/>
                    <w:color w:val="000000"/>
                    <w:sz w:val="20"/>
                    <w:szCs w:val="20"/>
                    <w:lang w:eastAsia="ru-RU"/>
                  </w:rPr>
                </w:pPr>
              </w:p>
            </w:tc>
          </w:tr>
          <w:tr w:rsidR="0033058A" w:rsidRPr="00062EF0" w14:paraId="5CE55D57" w14:textId="77777777" w:rsidTr="00F6428A">
            <w:tblPrEx>
              <w:tblBorders>
                <w:insideH w:val="none" w:sz="0" w:space="0" w:color="auto"/>
                <w:insideV w:val="none" w:sz="0" w:space="0" w:color="auto"/>
              </w:tblBorders>
            </w:tblPrEx>
            <w:trPr>
              <w:gridAfter w:val="1"/>
              <w:wAfter w:w="35" w:type="dxa"/>
            </w:trPr>
            <w:tc>
              <w:tcPr>
                <w:tcW w:w="10138" w:type="dxa"/>
              </w:tcPr>
              <w:p w14:paraId="0C135660" w14:textId="77777777" w:rsidR="0033058A" w:rsidRPr="00062EF0" w:rsidRDefault="0033058A" w:rsidP="00F6428A">
                <w:pPr>
                  <w:tabs>
                    <w:tab w:val="left" w:pos="851"/>
                  </w:tabs>
                  <w:spacing w:after="0" w:line="240" w:lineRule="auto"/>
                  <w:jc w:val="center"/>
                  <w:rPr>
                    <w:rFonts w:eastAsia="Times New Roman"/>
                    <w:color w:val="000000"/>
                    <w:lang w:eastAsia="ru-RU"/>
                  </w:rPr>
                </w:pPr>
              </w:p>
            </w:tc>
          </w:tr>
        </w:tbl>
        <w:p w14:paraId="663AC2D9" w14:textId="2A0F5EF6" w:rsidR="0033058A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color w:val="000000"/>
              <w:lang w:eastAsia="ru-RU"/>
            </w:rPr>
          </w:pPr>
          <w:r>
            <w:rPr>
              <w:rFonts w:eastAsia="Times New Roman"/>
              <w:color w:val="000000"/>
              <w:lang w:eastAsia="ru-RU"/>
            </w:rPr>
            <w:t xml:space="preserve">Отчёт по </w:t>
          </w:r>
          <w:r w:rsidR="00F13818">
            <w:t>курсовой</w:t>
          </w:r>
          <w:r>
            <w:rPr>
              <w:rFonts w:eastAsia="Times New Roman"/>
              <w:color w:val="000000"/>
              <w:lang w:eastAsia="ru-RU"/>
            </w:rPr>
            <w:t xml:space="preserve"> работе</w:t>
          </w:r>
        </w:p>
        <w:p w14:paraId="7751DC6A" w14:textId="2903E93B" w:rsidR="0033058A" w:rsidRPr="003F751D" w:rsidRDefault="0033058A" w:rsidP="003F751D">
          <w:pPr>
            <w:tabs>
              <w:tab w:val="left" w:pos="567"/>
            </w:tabs>
            <w:spacing w:after="0" w:line="240" w:lineRule="auto"/>
            <w:ind w:left="567"/>
            <w:jc w:val="center"/>
            <w:rPr>
              <w:rFonts w:eastAsia="Times New Roman"/>
              <w:b/>
              <w:bCs/>
              <w:color w:val="156082" w:themeColor="accent1"/>
              <w:lang w:eastAsia="ru-RU"/>
            </w:rPr>
          </w:pP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«</w:t>
          </w:r>
          <w:r w:rsidRPr="0033058A">
            <w:rPr>
              <w:rFonts w:eastAsia="Times New Roman"/>
              <w:b/>
              <w:bCs/>
              <w:color w:val="000000"/>
              <w:lang w:eastAsia="ru-RU"/>
            </w:rPr>
            <w:t>________________________</w:t>
          </w:r>
          <w:r w:rsidRPr="003F751D">
            <w:rPr>
              <w:rFonts w:eastAsia="Times New Roman"/>
              <w:b/>
              <w:bCs/>
              <w:color w:val="000000"/>
              <w:lang w:eastAsia="ru-RU"/>
            </w:rPr>
            <w:t>»</w:t>
          </w:r>
        </w:p>
        <w:p w14:paraId="1A81C9B1" w14:textId="77777777" w:rsidR="0033058A" w:rsidRPr="00062EF0" w:rsidRDefault="0033058A" w:rsidP="003F751D">
          <w:pPr>
            <w:tabs>
              <w:tab w:val="left" w:pos="851"/>
              <w:tab w:val="left" w:pos="5670"/>
            </w:tabs>
            <w:spacing w:after="0" w:line="240" w:lineRule="auto"/>
            <w:ind w:left="567"/>
            <w:jc w:val="center"/>
            <w:rPr>
              <w:rFonts w:eastAsia="Times New Roman"/>
              <w:b/>
              <w:color w:val="000000"/>
              <w:sz w:val="20"/>
              <w:szCs w:val="20"/>
              <w:lang w:eastAsia="ru-RU"/>
            </w:rPr>
          </w:pPr>
        </w:p>
        <w:tbl>
          <w:tblPr>
            <w:tblW w:w="9923" w:type="dxa"/>
            <w:tblLayout w:type="fixed"/>
            <w:tblLook w:val="01E0" w:firstRow="1" w:lastRow="1" w:firstColumn="1" w:lastColumn="1" w:noHBand="0" w:noVBand="0"/>
          </w:tblPr>
          <w:tblGrid>
            <w:gridCol w:w="5211"/>
            <w:gridCol w:w="4712"/>
          </w:tblGrid>
          <w:tr w:rsidR="0033058A" w:rsidRPr="00062EF0" w14:paraId="3EB08529" w14:textId="77777777" w:rsidTr="00F6428A">
            <w:tc>
              <w:tcPr>
                <w:tcW w:w="5211" w:type="dxa"/>
              </w:tcPr>
              <w:p w14:paraId="00235675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66B88119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4F3D779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420FBF4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lang w:eastAsia="ru-RU"/>
                  </w:rPr>
                </w:pPr>
              </w:p>
              <w:p w14:paraId="006E5FF0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256338AE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6A82316B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FAEC2C8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абота защищена</w:t>
                </w:r>
              </w:p>
              <w:p w14:paraId="0E7339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 оценкой             _______________</w:t>
                </w:r>
              </w:p>
              <w:p w14:paraId="757EB602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91960D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7DA3EF9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152B6081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3C21F70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5C66DC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31100270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2C8FC029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1EF3F465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0E430B86" w14:textId="77777777" w:rsidR="0033058A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</w:p>
              <w:p w14:paraId="7E0E89ED" w14:textId="0FF3925F" w:rsidR="0033058A" w:rsidRPr="00062EF0" w:rsidRDefault="0033058A" w:rsidP="00F6428A">
                <w:pPr>
                  <w:tabs>
                    <w:tab w:val="left" w:pos="851"/>
                  </w:tabs>
                  <w:spacing w:after="0" w:line="360" w:lineRule="auto"/>
                  <w:ind w:left="142" w:right="-1327"/>
                  <w:jc w:val="both"/>
                  <w:rPr>
                    <w:rFonts w:eastAsia="Times New Roman"/>
                    <w:bCs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Регистрационный номер _______</w:t>
                </w:r>
              </w:p>
              <w:p w14:paraId="0ECE46C1" w14:textId="7BD828AA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142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bCs/>
                    <w:lang w:eastAsia="ru-RU"/>
                  </w:rPr>
                  <w:t>«____» ___________________202</w:t>
                </w:r>
                <w:r w:rsidR="00F13818">
                  <w:rPr>
                    <w:rFonts w:eastAsia="Times New Roman"/>
                    <w:bCs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bCs/>
                    <w:lang w:eastAsia="ru-RU"/>
                  </w:rPr>
                  <w:t>г.</w:t>
                </w:r>
              </w:p>
            </w:tc>
            <w:tc>
              <w:tcPr>
                <w:tcW w:w="4712" w:type="dxa"/>
              </w:tcPr>
              <w:p w14:paraId="1A7D251E" w14:textId="77777777" w:rsidR="0033058A" w:rsidRPr="00062EF0" w:rsidRDefault="0033058A" w:rsidP="005A3EA9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4E05C2EB" w14:textId="4526E2D2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Студент группы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="00F13818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   № 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Б912</w:t>
                </w:r>
                <w:r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2</w:t>
                </w:r>
                <w:r w:rsidRPr="0084065F"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  <w:t>-02.03.01сцт</w:t>
                </w:r>
              </w:p>
              <w:p w14:paraId="4E13951A" w14:textId="77777777" w:rsidR="0033058A" w:rsidRPr="0084065F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/>
                  <w:jc w:val="both"/>
                  <w:rPr>
                    <w:rFonts w:eastAsia="Times New Roman"/>
                    <w:color w:val="156082" w:themeColor="accent1"/>
                    <w:sz w:val="20"/>
                    <w:szCs w:val="20"/>
                    <w:lang w:eastAsia="ru-RU"/>
                  </w:rPr>
                </w:pPr>
              </w:p>
              <w:p w14:paraId="604BD73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__________________________ </w:t>
                </w:r>
                <w:r>
                  <w:rPr>
                    <w:rFonts w:eastAsia="Times New Roman"/>
                    <w:color w:val="156082" w:themeColor="accent1"/>
                    <w:lang w:eastAsia="ru-RU"/>
                  </w:rPr>
                  <w:t>Поповкин А. А.</w:t>
                </w:r>
              </w:p>
              <w:p w14:paraId="588C51D7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sz w:val="16"/>
                    <w:szCs w:val="16"/>
                    <w:lang w:eastAsia="ru-RU"/>
                  </w:rPr>
                  <w:t xml:space="preserve">        (подпись)</w:t>
                </w:r>
                <w:r w:rsidRPr="00062EF0">
                  <w:rPr>
                    <w:rFonts w:eastAsia="Times New Roman"/>
                    <w:lang w:eastAsia="ru-RU"/>
                  </w:rPr>
                  <w:t xml:space="preserve">    </w:t>
                </w:r>
              </w:p>
              <w:p w14:paraId="3B507E9D" w14:textId="3C6F7C62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 xml:space="preserve"> «_____» ________________ 202</w:t>
                </w:r>
                <w:r w:rsidR="00F13818">
                  <w:rPr>
                    <w:rFonts w:eastAsia="Times New Roman"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  <w:p w14:paraId="1A161BCA" w14:textId="77777777" w:rsidR="0033058A" w:rsidRPr="00062EF0" w:rsidRDefault="0033058A" w:rsidP="00F6428A">
                <w:pPr>
                  <w:widowControl w:val="0"/>
                  <w:tabs>
                    <w:tab w:val="left" w:pos="851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033BADEC" w14:textId="77777777" w:rsidR="0033058A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</w:p>
              <w:p w14:paraId="5D34C430" w14:textId="23A81BB5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Руководитель _____________________</w:t>
                </w:r>
              </w:p>
              <w:p w14:paraId="4C573AEE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vertAlign w:val="superscript"/>
                    <w:lang w:eastAsia="ru-RU"/>
                  </w:rPr>
                  <w:t xml:space="preserve">                                                   </w:t>
                </w:r>
                <w:r w:rsidRPr="00062EF0">
                  <w:rPr>
                    <w:rFonts w:eastAsia="Times New Roman"/>
                    <w:sz w:val="20"/>
                    <w:szCs w:val="20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(должность, ученое звание)</w:t>
                </w:r>
              </w:p>
              <w:p w14:paraId="497C9FF7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4D11A8F6" w14:textId="77777777" w:rsidR="0033058A" w:rsidRPr="00062EF0" w:rsidRDefault="0033058A" w:rsidP="00F6428A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_________________________________</w:t>
                </w:r>
              </w:p>
              <w:p w14:paraId="398BC43A" w14:textId="487A4319" w:rsidR="0033058A" w:rsidRPr="00062EF0" w:rsidRDefault="0033058A" w:rsidP="00F6428A">
                <w:pPr>
                  <w:tabs>
                    <w:tab w:val="left" w:pos="851"/>
                    <w:tab w:val="left" w:pos="5670"/>
                  </w:tabs>
                  <w:spacing w:after="0" w:line="240" w:lineRule="auto"/>
                  <w:ind w:left="567" w:right="-1327"/>
                  <w:jc w:val="both"/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sz w:val="20"/>
                    <w:szCs w:val="20"/>
                    <w:vertAlign w:val="subscript"/>
                    <w:lang w:eastAsia="ru-RU"/>
                  </w:rPr>
                  <w:t xml:space="preserve">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(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подпись)  </w:t>
                </w:r>
                <w:r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                    </w:t>
                </w:r>
                <w:r w:rsidR="00C069A2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       </w:t>
                </w:r>
                <w:r w:rsidR="00C069A2"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 xml:space="preserve">  (</w:t>
                </w:r>
                <w:r w:rsidRPr="00062EF0">
                  <w:rPr>
                    <w:rFonts w:eastAsia="Times New Roman"/>
                    <w:sz w:val="20"/>
                    <w:szCs w:val="20"/>
                    <w:vertAlign w:val="superscript"/>
                    <w:lang w:eastAsia="ru-RU"/>
                  </w:rPr>
                  <w:t>ФИО)</w:t>
                </w:r>
              </w:p>
              <w:p w14:paraId="41F3BD43" w14:textId="54AC76CA" w:rsidR="0033058A" w:rsidRPr="00062EF0" w:rsidRDefault="0033058A" w:rsidP="005A3EA9">
                <w:pPr>
                  <w:tabs>
                    <w:tab w:val="left" w:pos="851"/>
                    <w:tab w:val="left" w:pos="5954"/>
                  </w:tabs>
                  <w:spacing w:after="0" w:line="240" w:lineRule="auto"/>
                  <w:ind w:right="-1327"/>
                  <w:jc w:val="both"/>
                  <w:rPr>
                    <w:rFonts w:eastAsia="Times New Roman"/>
                    <w:szCs w:val="20"/>
                    <w:vertAlign w:val="superscript"/>
                    <w:lang w:eastAsia="ru-RU"/>
                  </w:rPr>
                </w:pPr>
                <w:r w:rsidRPr="00062EF0">
                  <w:rPr>
                    <w:rFonts w:eastAsia="Times New Roman"/>
                    <w:lang w:eastAsia="ru-RU"/>
                  </w:rPr>
                  <w:t>«______» ________________202</w:t>
                </w:r>
                <w:r w:rsidR="00F13818">
                  <w:rPr>
                    <w:rFonts w:eastAsia="Times New Roman"/>
                    <w:lang w:eastAsia="ru-RU"/>
                  </w:rPr>
                  <w:t>4</w:t>
                </w:r>
                <w:r w:rsidRPr="00062EF0">
                  <w:rPr>
                    <w:rFonts w:eastAsia="Times New Roman"/>
                    <w:lang w:eastAsia="ru-RU"/>
                  </w:rPr>
                  <w:t>г.</w:t>
                </w:r>
              </w:p>
            </w:tc>
          </w:tr>
        </w:tbl>
        <w:p w14:paraId="14F15D39" w14:textId="77777777" w:rsidR="0033058A" w:rsidRPr="00062EF0" w:rsidRDefault="0033058A" w:rsidP="003F751D">
          <w:pPr>
            <w:spacing w:after="0" w:line="240" w:lineRule="auto"/>
            <w:ind w:left="567"/>
            <w:jc w:val="both"/>
            <w:rPr>
              <w:rFonts w:eastAsia="Times New Roman"/>
              <w:sz w:val="20"/>
              <w:szCs w:val="20"/>
              <w:lang w:eastAsia="ru-RU"/>
            </w:rPr>
          </w:pPr>
        </w:p>
        <w:p w14:paraId="4A5A0325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C9F33BA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24BD618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ECB21B3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30107A49" w14:textId="77777777" w:rsidR="0033058A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</w:p>
        <w:p w14:paraId="21F067CE" w14:textId="0330214F" w:rsidR="0033058A" w:rsidRPr="00062EF0" w:rsidRDefault="0033058A" w:rsidP="0033058A">
          <w:pPr>
            <w:tabs>
              <w:tab w:val="left" w:pos="851"/>
              <w:tab w:val="left" w:pos="5670"/>
            </w:tabs>
            <w:spacing w:after="0" w:line="240" w:lineRule="auto"/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г. Владивосток</w:t>
          </w:r>
        </w:p>
        <w:p w14:paraId="4B673A65" w14:textId="3EE41320" w:rsidR="0033058A" w:rsidRDefault="0033058A" w:rsidP="00044169">
          <w:pPr>
            <w:jc w:val="center"/>
            <w:rPr>
              <w:rFonts w:eastAsia="Times New Roman"/>
              <w:color w:val="000000"/>
              <w:lang w:eastAsia="ru-RU"/>
            </w:rPr>
          </w:pPr>
          <w:r w:rsidRPr="00062EF0">
            <w:rPr>
              <w:rFonts w:eastAsia="Times New Roman"/>
              <w:color w:val="000000"/>
              <w:lang w:eastAsia="ru-RU"/>
            </w:rPr>
            <w:t>202</w:t>
          </w:r>
          <w:r w:rsidR="00F13818">
            <w:rPr>
              <w:rFonts w:eastAsia="Times New Roman"/>
              <w:color w:val="000000"/>
              <w:lang w:eastAsia="ru-RU"/>
            </w:rPr>
            <w:t>4</w:t>
          </w:r>
        </w:p>
        <w:p w14:paraId="774123BF" w14:textId="0B161D35" w:rsidR="00945585" w:rsidRPr="0033058A" w:rsidRDefault="0033058A" w:rsidP="0033058A">
          <w:pPr>
            <w:jc w:val="center"/>
          </w:pPr>
          <w:r>
            <w:rPr>
              <w:rFonts w:eastAsia="Times New Roman"/>
              <w:color w:val="000000"/>
              <w:lang w:eastAsia="ru-RU"/>
            </w:rPr>
            <w:br w:type="column"/>
          </w:r>
        </w:p>
      </w:sdtContent>
    </w:sdt>
    <w:sdt>
      <w:sdtPr>
        <w:rPr>
          <w:rFonts w:asciiTheme="minorHAnsi" w:eastAsiaTheme="minorHAnsi" w:hAnsiTheme="minorHAnsi" w:cstheme="minorBidi"/>
          <w:color w:val="auto"/>
          <w:kern w:val="2"/>
          <w:sz w:val="24"/>
          <w:szCs w:val="24"/>
          <w:lang w:eastAsia="en-US"/>
          <w14:ligatures w14:val="standardContextual"/>
        </w:rPr>
        <w:id w:val="1741748387"/>
        <w:docPartObj>
          <w:docPartGallery w:val="Table of Contents"/>
          <w:docPartUnique/>
        </w:docPartObj>
      </w:sdtPr>
      <w:sdtEndPr>
        <w:rPr>
          <w:b/>
          <w:bCs/>
        </w:rPr>
      </w:sdtEndPr>
      <w:sdtContent>
        <w:p w14:paraId="19055F35" w14:textId="12BF39C2" w:rsidR="00945585" w:rsidRPr="00945585" w:rsidRDefault="00945585" w:rsidP="00945585">
          <w:pPr>
            <w:pStyle w:val="ac"/>
          </w:pPr>
          <w:r w:rsidRPr="00945585">
            <w:t>Оглавление</w:t>
          </w:r>
        </w:p>
        <w:p w14:paraId="51826481" w14:textId="230D344F" w:rsidR="00CB3BB3" w:rsidRDefault="00945585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70040549" w:history="1">
            <w:r w:rsidR="00CB3BB3" w:rsidRPr="00DC3E3B">
              <w:rPr>
                <w:rStyle w:val="ad"/>
                <w:noProof/>
              </w:rPr>
              <w:t>1.</w:t>
            </w:r>
            <w:r w:rsidR="00CB3BB3">
              <w:rPr>
                <w:rFonts w:eastAsiaTheme="minorEastAsia"/>
                <w:noProof/>
                <w:lang w:eastAsia="ru-RU"/>
              </w:rPr>
              <w:tab/>
            </w:r>
            <w:r w:rsidR="00CB3BB3" w:rsidRPr="00DC3E3B">
              <w:rPr>
                <w:rStyle w:val="ad"/>
                <w:noProof/>
              </w:rPr>
              <w:t>Введение</w:t>
            </w:r>
            <w:r w:rsidR="00CB3BB3">
              <w:rPr>
                <w:noProof/>
                <w:webHidden/>
              </w:rPr>
              <w:tab/>
            </w:r>
            <w:r w:rsidR="00CB3BB3">
              <w:rPr>
                <w:noProof/>
                <w:webHidden/>
              </w:rPr>
              <w:fldChar w:fldCharType="begin"/>
            </w:r>
            <w:r w:rsidR="00CB3BB3">
              <w:rPr>
                <w:noProof/>
                <w:webHidden/>
              </w:rPr>
              <w:instrText xml:space="preserve"> PAGEREF _Toc170040549 \h </w:instrText>
            </w:r>
            <w:r w:rsidR="00CB3BB3">
              <w:rPr>
                <w:noProof/>
                <w:webHidden/>
              </w:rPr>
            </w:r>
            <w:r w:rsidR="00CB3BB3">
              <w:rPr>
                <w:noProof/>
                <w:webHidden/>
              </w:rPr>
              <w:fldChar w:fldCharType="separate"/>
            </w:r>
            <w:r w:rsidR="00CB3BB3">
              <w:rPr>
                <w:noProof/>
                <w:webHidden/>
              </w:rPr>
              <w:t>2</w:t>
            </w:r>
            <w:r w:rsidR="00CB3BB3">
              <w:rPr>
                <w:noProof/>
                <w:webHidden/>
              </w:rPr>
              <w:fldChar w:fldCharType="end"/>
            </w:r>
          </w:hyperlink>
        </w:p>
        <w:p w14:paraId="12567E36" w14:textId="3CF15761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0" w:history="1">
            <w:r w:rsidRPr="00DC3E3B">
              <w:rPr>
                <w:rStyle w:val="ad"/>
                <w:noProof/>
              </w:rPr>
              <w:t>1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Актуальность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B348CD3" w14:textId="0804E252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1" w:history="1">
            <w:r w:rsidRPr="00DC3E3B">
              <w:rPr>
                <w:rStyle w:val="ad"/>
                <w:noProof/>
              </w:rPr>
              <w:t>1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Цели и задач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A0B3EC3" w14:textId="760882E5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2" w:history="1">
            <w:r w:rsidRPr="00DC3E3B">
              <w:rPr>
                <w:rStyle w:val="ad"/>
                <w:noProof/>
              </w:rPr>
              <w:t>1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Используемые технолог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C739CF4" w14:textId="62EA573D" w:rsidR="00CB3BB3" w:rsidRDefault="00CB3BB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3" w:history="1">
            <w:r w:rsidRPr="00DC3E3B">
              <w:rPr>
                <w:rStyle w:val="ad"/>
                <w:noProof/>
              </w:rPr>
              <w:t>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База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A58F582" w14:textId="372D6802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4" w:history="1">
            <w:r w:rsidRPr="00DC3E3B">
              <w:rPr>
                <w:rStyle w:val="ad"/>
                <w:noProof/>
              </w:rPr>
              <w:t>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1CF7742" w14:textId="0DB6DF4C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5" w:history="1">
            <w:r w:rsidRPr="00DC3E3B">
              <w:rPr>
                <w:rStyle w:val="ad"/>
                <w:noProof/>
              </w:rPr>
              <w:t>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Установка базы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1F028F" w14:textId="48D784FD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6" w:history="1">
            <w:r w:rsidRPr="00DC3E3B">
              <w:rPr>
                <w:rStyle w:val="ad"/>
                <w:noProof/>
              </w:rPr>
              <w:t>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Модел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3B1EADD" w14:textId="573A77CE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7" w:history="1">
            <w:r w:rsidRPr="00DC3E3B">
              <w:rPr>
                <w:rStyle w:val="ad"/>
                <w:noProof/>
              </w:rPr>
              <w:t>2.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8BDBA0" w14:textId="1E9565AB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8" w:history="1">
            <w:r w:rsidRPr="00DC3E3B">
              <w:rPr>
                <w:rStyle w:val="ad"/>
                <w:noProof/>
              </w:rPr>
              <w:t>2.3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  <w:lang w:val="en-US"/>
              </w:rPr>
              <w:t>Us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5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F7583EF" w14:textId="0075B8B1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59" w:history="1">
            <w:r w:rsidRPr="00DC3E3B">
              <w:rPr>
                <w:rStyle w:val="ad"/>
                <w:noProof/>
              </w:rPr>
              <w:t>2.3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  <w:lang w:val="en-US"/>
              </w:rPr>
              <w:t>Node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5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6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A533694" w14:textId="00E708E6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0" w:history="1">
            <w:r w:rsidRPr="00DC3E3B">
              <w:rPr>
                <w:rStyle w:val="ad"/>
                <w:noProof/>
              </w:rPr>
              <w:t>2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  <w:lang w:val="en-US"/>
              </w:rPr>
              <w:t>DTO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5617B93" w14:textId="5E9BABD5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1" w:history="1">
            <w:r w:rsidRPr="00DC3E3B">
              <w:rPr>
                <w:rStyle w:val="ad"/>
                <w:noProof/>
              </w:rPr>
              <w:t>2.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  <w:lang w:val="en-US"/>
              </w:rPr>
              <w:t>Mapper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7CE6589" w14:textId="1CCE6899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2" w:history="1">
            <w:r w:rsidRPr="00DC3E3B">
              <w:rPr>
                <w:rStyle w:val="ad"/>
                <w:noProof/>
              </w:rPr>
              <w:t>2.6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Миграци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9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419F5EA" w14:textId="54DB0C42" w:rsidR="00CB3BB3" w:rsidRDefault="00CB3BB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3" w:history="1">
            <w:r w:rsidRPr="00DC3E3B">
              <w:rPr>
                <w:rStyle w:val="ad"/>
                <w:noProof/>
              </w:rPr>
              <w:t>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заимодействие с базой данных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2FBCDE0" w14:textId="4DA757FB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4" w:history="1">
            <w:r w:rsidRPr="00DC3E3B">
              <w:rPr>
                <w:rStyle w:val="ad"/>
                <w:noProof/>
              </w:rPr>
              <w:t>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15E93C" w14:textId="1BB840FB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5" w:history="1">
            <w:r w:rsidRPr="00DC3E3B">
              <w:rPr>
                <w:rStyle w:val="ad"/>
                <w:noProof/>
              </w:rPr>
              <w:t>3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Репозиторий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0A17AFD" w14:textId="3457667C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6" w:history="1">
            <w:r w:rsidRPr="00DC3E3B">
              <w:rPr>
                <w:rStyle w:val="ad"/>
                <w:noProof/>
              </w:rPr>
              <w:t>3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Сервис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0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DF80DBB" w14:textId="3A4DB4E2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7" w:history="1">
            <w:r w:rsidRPr="00DC3E3B">
              <w:rPr>
                <w:rStyle w:val="ad"/>
                <w:noProof/>
              </w:rPr>
              <w:t>3.3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Аутентификац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1033A643" w14:textId="0818D647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8" w:history="1">
            <w:r w:rsidRPr="00DC3E3B">
              <w:rPr>
                <w:rStyle w:val="ad"/>
                <w:noProof/>
              </w:rPr>
              <w:t>3.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Исключения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8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1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287E1E53" w14:textId="7E7268DD" w:rsidR="00CB3BB3" w:rsidRDefault="00CB3BB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69" w:history="1">
            <w:r w:rsidRPr="00DC3E3B">
              <w:rPr>
                <w:rStyle w:val="ad"/>
                <w:noProof/>
              </w:rPr>
              <w:t>4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Интернет-запросы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69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095E22A8" w14:textId="6D600009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0" w:history="1">
            <w:r w:rsidRPr="00DC3E3B">
              <w:rPr>
                <w:rStyle w:val="ad"/>
                <w:noProof/>
              </w:rPr>
              <w:t>4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0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B644BF6" w14:textId="564016C4" w:rsidR="00CB3BB3" w:rsidRDefault="00CB3BB3">
          <w:pPr>
            <w:pStyle w:val="23"/>
            <w:tabs>
              <w:tab w:val="left" w:pos="96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1" w:history="1">
            <w:r w:rsidRPr="00DC3E3B">
              <w:rPr>
                <w:rStyle w:val="ad"/>
                <w:noProof/>
              </w:rPr>
              <w:t>4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Контроллер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1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1C320C4" w14:textId="48F58FCC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2" w:history="1">
            <w:r w:rsidRPr="00DC3E3B">
              <w:rPr>
                <w:rStyle w:val="ad"/>
                <w:noProof/>
              </w:rPr>
              <w:t>4.2.1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веде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45CCD78B" w14:textId="4B9157E8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3" w:history="1">
            <w:r w:rsidRPr="00DC3E3B">
              <w:rPr>
                <w:rStyle w:val="ad"/>
                <w:noProof/>
              </w:rPr>
              <w:t>4.2.2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Запрос без тела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3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2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5E75CF41" w14:textId="17179858" w:rsidR="00CB3BB3" w:rsidRDefault="00CB3BB3">
          <w:pPr>
            <w:pStyle w:val="31"/>
            <w:tabs>
              <w:tab w:val="left" w:pos="144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4" w:history="1">
            <w:r w:rsidRPr="00DC3E3B">
              <w:rPr>
                <w:rStyle w:val="ad"/>
                <w:noProof/>
              </w:rPr>
              <w:t>4.2.3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Запрос с телом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4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3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89CCFB2" w14:textId="46B5B208" w:rsidR="00CB3BB3" w:rsidRDefault="00CB3BB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5" w:history="1">
            <w:r w:rsidRPr="00DC3E3B">
              <w:rPr>
                <w:rStyle w:val="ad"/>
                <w:noProof/>
              </w:rPr>
              <w:t>5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Тестирование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5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4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62D8CCC2" w14:textId="63015781" w:rsidR="00CB3BB3" w:rsidRDefault="00CB3BB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6" w:history="1">
            <w:r w:rsidRPr="00DC3E3B">
              <w:rPr>
                <w:rStyle w:val="ad"/>
                <w:noProof/>
              </w:rPr>
              <w:t>6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Вывод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6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7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32341A4D" w14:textId="0BFBBC87" w:rsidR="00CB3BB3" w:rsidRDefault="00CB3BB3">
          <w:pPr>
            <w:pStyle w:val="11"/>
            <w:tabs>
              <w:tab w:val="left" w:pos="480"/>
              <w:tab w:val="right" w:leader="dot" w:pos="9345"/>
            </w:tabs>
            <w:rPr>
              <w:rFonts w:eastAsiaTheme="minorEastAsia"/>
              <w:noProof/>
              <w:lang w:eastAsia="ru-RU"/>
            </w:rPr>
          </w:pPr>
          <w:hyperlink w:anchor="_Toc170040577" w:history="1">
            <w:r w:rsidRPr="00DC3E3B">
              <w:rPr>
                <w:rStyle w:val="ad"/>
                <w:noProof/>
              </w:rPr>
              <w:t>7.</w:t>
            </w:r>
            <w:r>
              <w:rPr>
                <w:rFonts w:eastAsiaTheme="minorEastAsia"/>
                <w:noProof/>
                <w:lang w:eastAsia="ru-RU"/>
              </w:rPr>
              <w:tab/>
            </w:r>
            <w:r w:rsidRPr="00DC3E3B">
              <w:rPr>
                <w:rStyle w:val="ad"/>
                <w:noProof/>
              </w:rPr>
              <w:t>Источники</w:t>
            </w:r>
            <w:r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>
              <w:rPr>
                <w:noProof/>
                <w:webHidden/>
              </w:rPr>
              <w:instrText xml:space="preserve"> PAGEREF _Toc170040577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>
              <w:rPr>
                <w:noProof/>
                <w:webHidden/>
              </w:rPr>
              <w:t>18</w:t>
            </w:r>
            <w:r>
              <w:rPr>
                <w:noProof/>
                <w:webHidden/>
              </w:rPr>
              <w:fldChar w:fldCharType="end"/>
            </w:r>
          </w:hyperlink>
        </w:p>
        <w:p w14:paraId="7E2241CD" w14:textId="13E1BE10" w:rsidR="00945585" w:rsidRDefault="00945585">
          <w:r>
            <w:rPr>
              <w:b/>
              <w:bCs/>
            </w:rPr>
            <w:fldChar w:fldCharType="end"/>
          </w:r>
        </w:p>
      </w:sdtContent>
    </w:sdt>
    <w:p w14:paraId="123322EC" w14:textId="2754B219" w:rsidR="00945585" w:rsidRDefault="00945585" w:rsidP="00D803FA"/>
    <w:p w14:paraId="7902A0D2" w14:textId="69597BD3" w:rsidR="00945585" w:rsidRDefault="00945585" w:rsidP="00723D6B">
      <w:pPr>
        <w:pStyle w:val="1"/>
      </w:pPr>
      <w:r>
        <w:br w:type="column"/>
      </w:r>
      <w:bookmarkStart w:id="1" w:name="_Toc170040549"/>
      <w:r w:rsidR="00EB19F5" w:rsidRPr="00945585">
        <w:lastRenderedPageBreak/>
        <w:t>Введение</w:t>
      </w:r>
      <w:bookmarkEnd w:id="1"/>
    </w:p>
    <w:p w14:paraId="4729152E" w14:textId="07E50BCE" w:rsidR="00111887" w:rsidRPr="00945585" w:rsidRDefault="00111887" w:rsidP="00C0323A">
      <w:pPr>
        <w:pStyle w:val="2"/>
      </w:pPr>
      <w:r w:rsidRPr="00945585">
        <w:t xml:space="preserve"> </w:t>
      </w:r>
      <w:bookmarkStart w:id="2" w:name="_Toc170040550"/>
      <w:r w:rsidRPr="00945585">
        <w:t>Актуальность</w:t>
      </w:r>
      <w:bookmarkEnd w:id="2"/>
    </w:p>
    <w:p w14:paraId="305DBD88" w14:textId="3CE1E7B5" w:rsidR="00945585" w:rsidRPr="003B0B41" w:rsidRDefault="00C0323A" w:rsidP="009E5018">
      <w:pPr>
        <w:ind w:firstLine="708"/>
      </w:pPr>
      <w:r>
        <w:t xml:space="preserve">В современном программировании работа над приложением или сайтом делится на две составляющие: </w:t>
      </w:r>
      <w:r w:rsidRPr="00C0323A">
        <w:rPr>
          <w:b/>
          <w:bCs/>
          <w:lang w:val="en-US"/>
        </w:rPr>
        <w:t>backend</w:t>
      </w:r>
      <w:r w:rsidRPr="00C0323A">
        <w:t xml:space="preserve"> </w:t>
      </w:r>
      <w:r>
        <w:t xml:space="preserve">и </w:t>
      </w:r>
      <w:r w:rsidRPr="00C0323A">
        <w:rPr>
          <w:b/>
          <w:bCs/>
          <w:lang w:val="en-US"/>
        </w:rPr>
        <w:t>frontend</w:t>
      </w:r>
      <w:r w:rsidRPr="00C0323A">
        <w:t>.</w:t>
      </w:r>
    </w:p>
    <w:p w14:paraId="533287CA" w14:textId="5C216E51" w:rsidR="00C0323A" w:rsidRDefault="00C0323A" w:rsidP="009E5018">
      <w:pPr>
        <w:ind w:firstLine="708"/>
      </w:pPr>
      <w:r w:rsidRPr="00C0323A">
        <w:rPr>
          <w:b/>
          <w:bCs/>
          <w:lang w:val="en-US"/>
        </w:rPr>
        <w:t>Frontend</w:t>
      </w:r>
      <w:r w:rsidRPr="00C0323A">
        <w:t xml:space="preserve"> </w:t>
      </w:r>
      <w:r>
        <w:t>отвечает за визуальную составляющую программы: расположение кнопок, красивые иконки и т. д.</w:t>
      </w:r>
    </w:p>
    <w:p w14:paraId="771C7516" w14:textId="226728FB" w:rsidR="00157B89" w:rsidRDefault="00C0323A" w:rsidP="009E5018">
      <w:pPr>
        <w:ind w:firstLine="708"/>
      </w:pPr>
      <w:r w:rsidRPr="00C0323A">
        <w:rPr>
          <w:b/>
          <w:bCs/>
          <w:lang w:val="en-US"/>
        </w:rPr>
        <w:t>Backend</w:t>
      </w:r>
      <w:r w:rsidRPr="00C0323A">
        <w:rPr>
          <w:b/>
          <w:bCs/>
        </w:rPr>
        <w:t xml:space="preserve"> </w:t>
      </w:r>
      <w:r>
        <w:t>в свою очередь отвечает за всё остальное</w:t>
      </w:r>
      <w:r w:rsidR="00044169">
        <w:t>:</w:t>
      </w:r>
      <w:r>
        <w:t xml:space="preserve"> </w:t>
      </w:r>
      <w:r w:rsidR="00044169">
        <w:t>с</w:t>
      </w:r>
      <w:r>
        <w:t>оздание бизнес-логики, управление базами данных, обработка интернет-запросов</w:t>
      </w:r>
      <w:r w:rsidR="000676DC">
        <w:t xml:space="preserve"> пользователей к серверу</w:t>
      </w:r>
      <w:r>
        <w:t xml:space="preserve">, аутентификация пользователей, интеграция с другими сервисами и многое другое. От того, как </w:t>
      </w:r>
      <w:r>
        <w:rPr>
          <w:lang w:val="en-US"/>
        </w:rPr>
        <w:t>backend</w:t>
      </w:r>
      <w:r w:rsidRPr="00C0323A">
        <w:t>-</w:t>
      </w:r>
      <w:r>
        <w:t>разработчики опишут работу сервера, от оптимизации запросов к базам данных зависит безопасность и скорость работы всего приложения или сайта.</w:t>
      </w:r>
    </w:p>
    <w:p w14:paraId="1F604695" w14:textId="46A11EB8" w:rsidR="00C0323A" w:rsidRPr="00C0323A" w:rsidRDefault="00157B89" w:rsidP="009E5018">
      <w:pPr>
        <w:ind w:firstLine="708"/>
      </w:pPr>
      <w:r>
        <w:t xml:space="preserve">Использование современных фреймворков и библиотек, таких как </w:t>
      </w:r>
      <w:r w:rsidRPr="005E2F25">
        <w:rPr>
          <w:lang w:val="en-US"/>
        </w:rPr>
        <w:t>Spring</w:t>
      </w:r>
      <w:r w:rsidRPr="00157B89">
        <w:t xml:space="preserve"> </w:t>
      </w:r>
      <w:r>
        <w:t xml:space="preserve">для </w:t>
      </w:r>
      <w:r w:rsidRPr="005E2F25">
        <w:rPr>
          <w:lang w:val="en-US"/>
        </w:rPr>
        <w:t>Java</w:t>
      </w:r>
      <w:r>
        <w:t>, помогает упростить и ускорить процесс разработки, при этом повысив качество конечного продукта.</w:t>
      </w:r>
    </w:p>
    <w:p w14:paraId="6F505BC8" w14:textId="77777777" w:rsidR="00A80320" w:rsidRDefault="00EB19F5" w:rsidP="00A80320">
      <w:pPr>
        <w:pStyle w:val="2"/>
      </w:pPr>
      <w:bookmarkStart w:id="3" w:name="_Toc170040551"/>
      <w:r w:rsidRPr="00111887">
        <w:t>Цели и задачи</w:t>
      </w:r>
      <w:bookmarkEnd w:id="3"/>
    </w:p>
    <w:p w14:paraId="0B89AB39" w14:textId="2619D5FF" w:rsidR="005E2F25" w:rsidRPr="00096EC2" w:rsidRDefault="00044169" w:rsidP="009E5018">
      <w:pPr>
        <w:ind w:firstLine="708"/>
      </w:pPr>
      <w:r>
        <w:t>Целью курсовой работы</w:t>
      </w:r>
      <w:r w:rsidR="00A80320">
        <w:t xml:space="preserve"> был</w:t>
      </w:r>
      <w:r>
        <w:t>а</w:t>
      </w:r>
      <w:r w:rsidR="00A80320">
        <w:t xml:space="preserve"> реализ</w:t>
      </w:r>
      <w:r>
        <w:t>ация</w:t>
      </w:r>
      <w:r w:rsidR="001E7D56">
        <w:t xml:space="preserve"> </w:t>
      </w:r>
      <w:r w:rsidR="001E7D56">
        <w:rPr>
          <w:lang w:val="en-US"/>
        </w:rPr>
        <w:t>backend</w:t>
      </w:r>
      <w:r w:rsidR="001E7D56" w:rsidRPr="001E7D56">
        <w:t xml:space="preserve"> </w:t>
      </w:r>
      <w:r w:rsidR="001E7D56">
        <w:t>част</w:t>
      </w:r>
      <w:r>
        <w:t>и</w:t>
      </w:r>
      <w:r w:rsidR="00A80320">
        <w:t xml:space="preserve"> </w:t>
      </w:r>
      <w:r w:rsidR="00A80320" w:rsidRPr="00044169">
        <w:t>приложени</w:t>
      </w:r>
      <w:r w:rsidR="001E7D56" w:rsidRPr="00044169">
        <w:t>я</w:t>
      </w:r>
      <w:r w:rsidR="00A80320">
        <w:t xml:space="preserve"> </w:t>
      </w:r>
      <w:r w:rsidR="005E2F25">
        <w:t xml:space="preserve">на языке программирования </w:t>
      </w:r>
      <w:r w:rsidR="005E2F25" w:rsidRPr="005E2F25">
        <w:rPr>
          <w:lang w:val="en-US"/>
        </w:rPr>
        <w:t>Java</w:t>
      </w:r>
      <w:r w:rsidR="005E2F25" w:rsidRPr="005E2F25">
        <w:t xml:space="preserve"> </w:t>
      </w:r>
      <w:r w:rsidR="00A80320">
        <w:t>для</w:t>
      </w:r>
      <w:r w:rsidR="001E7D56">
        <w:t xml:space="preserve"> работы со списками задач различных пользователей</w:t>
      </w:r>
      <w:r w:rsidR="005E2F25">
        <w:t>, с системой управления базами данных</w:t>
      </w:r>
      <w:r w:rsidR="00096EC2">
        <w:t xml:space="preserve"> (СУБД)</w:t>
      </w:r>
      <w:r w:rsidR="005E2F25">
        <w:t xml:space="preserve"> </w:t>
      </w:r>
      <w:r w:rsidR="005E2F25" w:rsidRPr="005E2F25">
        <w:rPr>
          <w:lang w:val="en-US"/>
        </w:rPr>
        <w:t>PostgreSQL</w:t>
      </w:r>
      <w:r w:rsidR="00A80320">
        <w:t xml:space="preserve">. </w:t>
      </w:r>
    </w:p>
    <w:p w14:paraId="2D51F6B1" w14:textId="678AB8D2" w:rsidR="00DD64B7" w:rsidRDefault="004F2099" w:rsidP="009E5018">
      <w:pPr>
        <w:ind w:firstLine="708"/>
      </w:pPr>
      <w:r>
        <w:t>Для достижения поставленной цели было необходимо решить следующие задачи:</w:t>
      </w:r>
    </w:p>
    <w:p w14:paraId="3D907C5C" w14:textId="63DF6ED9" w:rsidR="00DD64B7" w:rsidRDefault="00DD64B7" w:rsidP="00DD64B7">
      <w:pPr>
        <w:pStyle w:val="a0"/>
        <w:numPr>
          <w:ilvl w:val="0"/>
          <w:numId w:val="6"/>
        </w:numPr>
      </w:pPr>
      <w:r>
        <w:t>Планирование структуры базы данных</w:t>
      </w:r>
      <w:r w:rsidR="004F2099">
        <w:t>.</w:t>
      </w:r>
    </w:p>
    <w:p w14:paraId="4CFC7F99" w14:textId="483351B5" w:rsidR="004F2099" w:rsidRDefault="004F2099" w:rsidP="00DD64B7">
      <w:pPr>
        <w:pStyle w:val="a0"/>
        <w:numPr>
          <w:ilvl w:val="0"/>
          <w:numId w:val="6"/>
        </w:numPr>
      </w:pPr>
      <w:r>
        <w:t>Изучение типов веб-запросов</w:t>
      </w:r>
      <w:r w:rsidR="00044169">
        <w:t>.</w:t>
      </w:r>
    </w:p>
    <w:p w14:paraId="00348179" w14:textId="0DAC57BF" w:rsidR="00DD64B7" w:rsidRDefault="00DD64B7" w:rsidP="00DD64B7">
      <w:pPr>
        <w:pStyle w:val="a0"/>
        <w:numPr>
          <w:ilvl w:val="0"/>
          <w:numId w:val="6"/>
        </w:numPr>
      </w:pPr>
      <w:r>
        <w:t>Чтение документации к новым инструментам</w:t>
      </w:r>
      <w:r w:rsidR="004F2099">
        <w:t>.</w:t>
      </w:r>
    </w:p>
    <w:p w14:paraId="38683D44" w14:textId="750A5DB3" w:rsidR="004F2099" w:rsidRPr="00DD64B7" w:rsidRDefault="00DD64B7" w:rsidP="004F2099">
      <w:pPr>
        <w:pStyle w:val="a0"/>
        <w:numPr>
          <w:ilvl w:val="0"/>
          <w:numId w:val="6"/>
        </w:numPr>
      </w:pPr>
      <w:r>
        <w:t>Изучение методологии написания приложений</w:t>
      </w:r>
      <w:r w:rsidR="004F2099">
        <w:t>.</w:t>
      </w:r>
    </w:p>
    <w:p w14:paraId="2EC14E03" w14:textId="0036FA65" w:rsidR="00C27FB3" w:rsidRDefault="00A80320" w:rsidP="009E5018">
      <w:pPr>
        <w:ind w:firstLine="708"/>
      </w:pPr>
      <w:r>
        <w:t>В функции приложения входило:</w:t>
      </w:r>
    </w:p>
    <w:p w14:paraId="08E54867" w14:textId="44EC0D26" w:rsidR="005E2F25" w:rsidRDefault="005E2F25" w:rsidP="005E2F25">
      <w:pPr>
        <w:pStyle w:val="a0"/>
        <w:numPr>
          <w:ilvl w:val="0"/>
          <w:numId w:val="4"/>
        </w:numPr>
      </w:pPr>
      <w:r>
        <w:t>Добавление, чтение, изменение данных, удаление пользователей.</w:t>
      </w:r>
    </w:p>
    <w:p w14:paraId="345BE943" w14:textId="0C56409D" w:rsidR="005E2F25" w:rsidRDefault="005E2F25" w:rsidP="00C27FB3">
      <w:pPr>
        <w:pStyle w:val="a0"/>
        <w:numPr>
          <w:ilvl w:val="0"/>
          <w:numId w:val="4"/>
        </w:numPr>
      </w:pPr>
      <w:r>
        <w:t>Добавление, чтение, изменение данных, удаление заметок.</w:t>
      </w:r>
    </w:p>
    <w:p w14:paraId="0CE16BBE" w14:textId="77777777" w:rsidR="00C27FB3" w:rsidRDefault="005E2F25" w:rsidP="00C27FB3">
      <w:pPr>
        <w:pStyle w:val="a0"/>
        <w:numPr>
          <w:ilvl w:val="0"/>
          <w:numId w:val="4"/>
        </w:numPr>
      </w:pPr>
      <w:r>
        <w:t>Создание системы аутентификации для пользователей.</w:t>
      </w:r>
    </w:p>
    <w:p w14:paraId="764CD1DB" w14:textId="7E40F96F" w:rsidR="00DD64B7" w:rsidRDefault="00DD64B7" w:rsidP="00C27FB3">
      <w:pPr>
        <w:pStyle w:val="a0"/>
        <w:numPr>
          <w:ilvl w:val="0"/>
          <w:numId w:val="4"/>
        </w:numPr>
      </w:pPr>
      <w:r>
        <w:t>Обработка веб-запросов к приложению</w:t>
      </w:r>
      <w:r w:rsidR="004F2099">
        <w:t>.</w:t>
      </w:r>
    </w:p>
    <w:p w14:paraId="4F14976E" w14:textId="1DAE1B46" w:rsidR="00C27FB3" w:rsidRDefault="00C27FB3" w:rsidP="00C27FB3">
      <w:pPr>
        <w:pStyle w:val="a0"/>
        <w:numPr>
          <w:ilvl w:val="0"/>
          <w:numId w:val="4"/>
        </w:numPr>
      </w:pPr>
      <w:r>
        <w:t>Обработка исключений</w:t>
      </w:r>
      <w:r w:rsidR="004F2099">
        <w:t>.</w:t>
      </w:r>
    </w:p>
    <w:p w14:paraId="3AE869B0" w14:textId="3B592153" w:rsidR="00C27FB3" w:rsidRPr="00DD64B7" w:rsidRDefault="00C27FB3" w:rsidP="00C27FB3">
      <w:pPr>
        <w:pStyle w:val="a0"/>
        <w:numPr>
          <w:ilvl w:val="0"/>
          <w:numId w:val="4"/>
        </w:numPr>
      </w:pPr>
      <w:r>
        <w:t>Исполнение написанных миграций</w:t>
      </w:r>
      <w:r w:rsidR="004F2099">
        <w:t>.</w:t>
      </w:r>
    </w:p>
    <w:p w14:paraId="13DAAFC2" w14:textId="3785A450" w:rsidR="00EB19F5" w:rsidRDefault="00EB19F5" w:rsidP="00C27FB3">
      <w:pPr>
        <w:pStyle w:val="2"/>
      </w:pPr>
      <w:bookmarkStart w:id="4" w:name="_Toc170040552"/>
      <w:r w:rsidRPr="00D803FA">
        <w:t>Используемые технологии</w:t>
      </w:r>
      <w:bookmarkEnd w:id="4"/>
      <w:r w:rsidR="00044169">
        <w:t xml:space="preserve"> </w:t>
      </w:r>
    </w:p>
    <w:p w14:paraId="48DE6377" w14:textId="663620AC" w:rsidR="00C27FB3" w:rsidRDefault="00C27FB3" w:rsidP="009E5018">
      <w:pPr>
        <w:ind w:left="284" w:firstLine="424"/>
      </w:pPr>
      <w:r>
        <w:t>Для выполнения поставленных задач были использованы различные технологии:</w:t>
      </w:r>
    </w:p>
    <w:p w14:paraId="5A27232E" w14:textId="00BECAD6" w:rsidR="004F2099" w:rsidRPr="004F2099" w:rsidRDefault="004F2099" w:rsidP="00C27FB3">
      <w:pPr>
        <w:pStyle w:val="a0"/>
        <w:numPr>
          <w:ilvl w:val="0"/>
          <w:numId w:val="5"/>
        </w:numPr>
      </w:pPr>
      <w:r>
        <w:rPr>
          <w:b/>
          <w:bCs/>
        </w:rPr>
        <w:t xml:space="preserve">Фреймворк </w:t>
      </w:r>
      <w:r>
        <w:rPr>
          <w:b/>
          <w:bCs/>
          <w:lang w:val="en-US"/>
        </w:rPr>
        <w:t>Maven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KGVEdxK","properties":{"formattedCitation":"[3]","plainCitation":"[3]","noteIndex":0},"citationItems":[{"id":152,"uris":["http://zotero.org/users/7352152/items/KUTTZ22R"],"itemData":{"id":152,"type":"webpage","title":"Maven – Maven Documentation","URL":"https://maven.apache.org/guides/index.html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3]</w:t>
      </w:r>
      <w:r>
        <w:rPr>
          <w:b/>
          <w:bCs/>
          <w:lang w:val="en-US"/>
        </w:rPr>
        <w:fldChar w:fldCharType="end"/>
      </w:r>
    </w:p>
    <w:p w14:paraId="48290E23" w14:textId="1216B9E0" w:rsidR="004F2099" w:rsidRPr="004F2099" w:rsidRDefault="004F2099" w:rsidP="004F2099">
      <w:pPr>
        <w:pStyle w:val="a0"/>
        <w:numPr>
          <w:ilvl w:val="1"/>
          <w:numId w:val="5"/>
        </w:numPr>
      </w:pPr>
      <w:r>
        <w:t>И</w:t>
      </w:r>
      <w:r w:rsidRPr="004F2099">
        <w:t>нструмент для автоматической сборки проектов на Java</w:t>
      </w:r>
      <w:r w:rsidR="00762E47">
        <w:t xml:space="preserve">. </w:t>
      </w:r>
    </w:p>
    <w:p w14:paraId="4AEF1717" w14:textId="1A53BE3B" w:rsidR="00C27FB3" w:rsidRPr="00C27FB3" w:rsidRDefault="00C27FB3" w:rsidP="00C27FB3">
      <w:pPr>
        <w:pStyle w:val="a0"/>
        <w:numPr>
          <w:ilvl w:val="0"/>
          <w:numId w:val="5"/>
        </w:numPr>
      </w:pPr>
      <w:r w:rsidRPr="00C27FB3">
        <w:rPr>
          <w:b/>
          <w:bCs/>
        </w:rPr>
        <w:t>Фреймворк</w:t>
      </w:r>
      <w:r>
        <w:rPr>
          <w:b/>
          <w:bCs/>
          <w:lang w:val="en-US"/>
        </w:rPr>
        <w:t xml:space="preserve"> </w:t>
      </w:r>
      <w:r w:rsidRPr="00C27FB3">
        <w:rPr>
          <w:b/>
          <w:bCs/>
        </w:rPr>
        <w:t xml:space="preserve"> </w:t>
      </w:r>
      <w:r>
        <w:rPr>
          <w:b/>
          <w:bCs/>
          <w:lang w:val="en-US"/>
        </w:rPr>
        <w:t>Spring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4W5JryOr","properties":{"formattedCitation":"[4]","plainCitation":"[4]","noteIndex":0},"citationItems":[{"id":141,"uris":["http://zotero.org/users/7352152/items/UT9G6ZV6"],"itemData":{"id":141,"type":"webpage","title":"Documentation Overview :: Spring Boot","URL":"https://docs.spring.io/spring-boot/documentation.html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4]</w:t>
      </w:r>
      <w:r>
        <w:rPr>
          <w:b/>
          <w:bCs/>
          <w:lang w:val="en-US"/>
        </w:rPr>
        <w:fldChar w:fldCharType="end"/>
      </w:r>
    </w:p>
    <w:p w14:paraId="4D4E0D15" w14:textId="29572FBC" w:rsidR="00096EC2" w:rsidRDefault="00096EC2" w:rsidP="00096EC2">
      <w:pPr>
        <w:pStyle w:val="a0"/>
        <w:numPr>
          <w:ilvl w:val="1"/>
          <w:numId w:val="5"/>
        </w:numPr>
      </w:pPr>
      <w:r>
        <w:lastRenderedPageBreak/>
        <w:t>Н</w:t>
      </w:r>
      <w:r w:rsidRPr="00096EC2">
        <w:t>абор инструментов, предлагающий различные модули для выполнения задач, таких как доступ к данным, безопасность, транзакции и обмен сообщениями</w:t>
      </w:r>
      <w:r>
        <w:t>.</w:t>
      </w:r>
    </w:p>
    <w:p w14:paraId="1608927F" w14:textId="1FFF325C" w:rsidR="00096EC2" w:rsidRPr="00096EC2" w:rsidRDefault="00096EC2" w:rsidP="00096EC2">
      <w:pPr>
        <w:pStyle w:val="a0"/>
        <w:numPr>
          <w:ilvl w:val="0"/>
          <w:numId w:val="5"/>
        </w:numPr>
        <w:rPr>
          <w:b/>
          <w:bCs/>
        </w:rPr>
      </w:pPr>
      <w:r w:rsidRPr="00096EC2">
        <w:rPr>
          <w:b/>
          <w:bCs/>
        </w:rPr>
        <w:t xml:space="preserve">Библиотека </w:t>
      </w:r>
      <w:r w:rsidRPr="00096EC2">
        <w:rPr>
          <w:b/>
          <w:bCs/>
          <w:lang w:val="en-US"/>
        </w:rPr>
        <w:t>Hibernate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zWrCXTN9","properties":{"formattedCitation":"[5]","plainCitation":"[5]","noteIndex":0},"citationItems":[{"id":137,"uris":["http://zotero.org/users/7352152/items/392TBYN8"],"itemData":{"id":137,"type":"webpage","abstract":"Idiomatic persistence for Java and relational databases.","container-title":"Hibernate","language":"en","title":"Documentation - 6.5 - Hibernate ORM","URL":"https://hibernate.org/orm/documentation/6.5/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5]</w:t>
      </w:r>
      <w:r>
        <w:rPr>
          <w:b/>
          <w:bCs/>
          <w:lang w:val="en-US"/>
        </w:rPr>
        <w:fldChar w:fldCharType="end"/>
      </w:r>
    </w:p>
    <w:p w14:paraId="6E241F37" w14:textId="7FA01C0B" w:rsidR="00096EC2" w:rsidRDefault="00096EC2" w:rsidP="00096EC2">
      <w:pPr>
        <w:pStyle w:val="a0"/>
        <w:numPr>
          <w:ilvl w:val="1"/>
          <w:numId w:val="5"/>
        </w:numPr>
      </w:pPr>
      <w:r>
        <w:t>Библиотека, автоматизирующая процесс перевода кода в команды для СУБД.</w:t>
      </w:r>
    </w:p>
    <w:p w14:paraId="6E6CD219" w14:textId="5CB6130E" w:rsidR="00096EC2" w:rsidRPr="00096EC2" w:rsidRDefault="00096EC2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Библиотека </w:t>
      </w:r>
      <w:r>
        <w:rPr>
          <w:b/>
          <w:bCs/>
          <w:lang w:val="en-US"/>
        </w:rPr>
        <w:t>Lombok</w:t>
      </w:r>
      <w:r>
        <w:rPr>
          <w:b/>
          <w:bCs/>
          <w:lang w:val="en-US"/>
        </w:rPr>
        <w:fldChar w:fldCharType="begin"/>
      </w:r>
      <w:r w:rsidR="004F2099">
        <w:rPr>
          <w:b/>
          <w:bCs/>
          <w:lang w:val="en-US"/>
        </w:rPr>
        <w:instrText xml:space="preserve"> ADDIN ZOTERO_ITEM CSL_CITATION {"citationID":"BfDiPWpo","properties":{"formattedCitation":"[6]","plainCitation":"[6]","noteIndex":0},"citationItems":[{"id":150,"uris":["http://zotero.org/users/7352152/items/FQZAGJIB"],"itemData":{"id":150,"type":"webpage","title":"Lombok - documentation","URL":"https://projectlombok.org/features/","accessed":{"date-parts":[["2024",6,22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4F2099" w:rsidRPr="004F2099">
        <w:rPr>
          <w:rFonts w:ascii="Aptos" w:hAnsi="Aptos"/>
        </w:rPr>
        <w:t>[6]</w:t>
      </w:r>
      <w:r>
        <w:rPr>
          <w:b/>
          <w:bCs/>
          <w:lang w:val="en-US"/>
        </w:rPr>
        <w:fldChar w:fldCharType="end"/>
      </w:r>
    </w:p>
    <w:p w14:paraId="010BB376" w14:textId="3392515E" w:rsidR="00096EC2" w:rsidRDefault="00096EC2" w:rsidP="00096EC2">
      <w:pPr>
        <w:pStyle w:val="a0"/>
        <w:numPr>
          <w:ilvl w:val="1"/>
          <w:numId w:val="5"/>
        </w:numPr>
        <w:rPr>
          <w:b/>
          <w:bCs/>
        </w:rPr>
      </w:pPr>
      <w:r>
        <w:t xml:space="preserve">Библиотека, </w:t>
      </w:r>
      <w:r w:rsidRPr="00096EC2">
        <w:t xml:space="preserve">позволяющая сократить шаблонный код </w:t>
      </w:r>
      <w:r>
        <w:rPr>
          <w:lang w:val="en-US"/>
        </w:rPr>
        <w:t>Java</w:t>
      </w:r>
      <w:r w:rsidRPr="00096EC2">
        <w:t xml:space="preserve"> </w:t>
      </w:r>
      <w:r>
        <w:t xml:space="preserve">в хорошо читаемые </w:t>
      </w:r>
      <w:r w:rsidR="00C069A2">
        <w:t>аннотации</w:t>
      </w:r>
      <w:r>
        <w:t>.</w:t>
      </w:r>
    </w:p>
    <w:p w14:paraId="5F711EAF" w14:textId="603BBA74" w:rsidR="00DD64B7" w:rsidRDefault="00DD64B7" w:rsidP="00DD64B7">
      <w:pPr>
        <w:pStyle w:val="a0"/>
        <w:numPr>
          <w:ilvl w:val="0"/>
          <w:numId w:val="5"/>
        </w:numPr>
        <w:rPr>
          <w:b/>
          <w:bCs/>
        </w:rPr>
      </w:pPr>
      <w:r>
        <w:rPr>
          <w:b/>
          <w:bCs/>
        </w:rPr>
        <w:t xml:space="preserve">Система контейнеров </w:t>
      </w:r>
      <w:r>
        <w:rPr>
          <w:b/>
          <w:bCs/>
          <w:lang w:val="en-US"/>
        </w:rPr>
        <w:t>Docker</w:t>
      </w:r>
      <w:r>
        <w:rPr>
          <w:b/>
          <w:bCs/>
          <w:lang w:val="en-US"/>
        </w:rPr>
        <w:fldChar w:fldCharType="begin"/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DDI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ITEM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_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 xml:space="preserve"> {"</w:instrText>
      </w:r>
      <w:r>
        <w:rPr>
          <w:b/>
          <w:bCs/>
          <w:lang w:val="en-US"/>
        </w:rPr>
        <w:instrText>citationID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n</w:instrText>
      </w:r>
      <w:r w:rsidRPr="00096EC2">
        <w:rPr>
          <w:b/>
          <w:bCs/>
        </w:rPr>
        <w:instrText>6</w:instrText>
      </w:r>
      <w:r>
        <w:rPr>
          <w:b/>
          <w:bCs/>
          <w:lang w:val="en-US"/>
        </w:rPr>
        <w:instrText>nQlkiF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properties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formatted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plainCitation</w:instrText>
      </w:r>
      <w:r w:rsidRPr="00096EC2">
        <w:rPr>
          <w:b/>
          <w:bCs/>
        </w:rPr>
        <w:instrText>":"[1]","</w:instrText>
      </w:r>
      <w:r>
        <w:rPr>
          <w:b/>
          <w:bCs/>
          <w:lang w:val="en-US"/>
        </w:rPr>
        <w:instrText>noteIndex</w:instrText>
      </w:r>
      <w:r w:rsidRPr="00096EC2">
        <w:rPr>
          <w:b/>
          <w:bCs/>
        </w:rPr>
        <w:instrText>":0},"</w:instrText>
      </w:r>
      <w:r>
        <w:rPr>
          <w:b/>
          <w:bCs/>
          <w:lang w:val="en-US"/>
        </w:rPr>
        <w:instrText>citationItems</w:instrText>
      </w:r>
      <w:r w:rsidRPr="00096EC2">
        <w:rPr>
          <w:b/>
          <w:bCs/>
        </w:rPr>
        <w:instrText>":[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uris</w:instrText>
      </w:r>
      <w:r w:rsidRPr="00096EC2">
        <w:rPr>
          <w:b/>
          <w:bCs/>
        </w:rPr>
        <w:instrText>":["</w:instrText>
      </w:r>
      <w:r>
        <w:rPr>
          <w:b/>
          <w:bCs/>
          <w:lang w:val="en-US"/>
        </w:rPr>
        <w:instrText>http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zotero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org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sers</w:instrText>
      </w:r>
      <w:r w:rsidRPr="00096EC2">
        <w:rPr>
          <w:b/>
          <w:bCs/>
        </w:rPr>
        <w:instrText>/7352152/</w:instrText>
      </w:r>
      <w:r>
        <w:rPr>
          <w:b/>
          <w:bCs/>
          <w:lang w:val="en-US"/>
        </w:rPr>
        <w:instrText>items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UPAL</w:instrText>
      </w:r>
      <w:r w:rsidRPr="00096EC2">
        <w:rPr>
          <w:b/>
          <w:bCs/>
        </w:rPr>
        <w:instrText>33</w:instrText>
      </w:r>
      <w:r>
        <w:rPr>
          <w:b/>
          <w:bCs/>
          <w:lang w:val="en-US"/>
        </w:rPr>
        <w:instrText>VC</w:instrText>
      </w:r>
      <w:r w:rsidRPr="00096EC2">
        <w:rPr>
          <w:b/>
          <w:bCs/>
        </w:rPr>
        <w:instrText>"],"</w:instrText>
      </w:r>
      <w:r>
        <w:rPr>
          <w:b/>
          <w:bCs/>
          <w:lang w:val="en-US"/>
        </w:rPr>
        <w:instrText>itemData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id</w:instrText>
      </w:r>
      <w:r w:rsidRPr="00096EC2">
        <w:rPr>
          <w:b/>
          <w:bCs/>
        </w:rPr>
        <w:instrText>":146,"</w:instrText>
      </w:r>
      <w:r>
        <w:rPr>
          <w:b/>
          <w:bCs/>
          <w:lang w:val="en-US"/>
        </w:rPr>
        <w:instrText>typ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webpage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abstract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Fi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th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platform</w:instrText>
      </w:r>
      <w:r w:rsidRPr="00096EC2">
        <w:rPr>
          <w:b/>
          <w:bCs/>
        </w:rPr>
        <w:instrText>’</w:instrText>
      </w:r>
      <w:r>
        <w:rPr>
          <w:b/>
          <w:bCs/>
          <w:lang w:val="en-US"/>
        </w:rPr>
        <w:instrText>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various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AP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CLIs</w:instrText>
      </w:r>
      <w:r w:rsidRPr="00096EC2">
        <w:rPr>
          <w:b/>
          <w:bCs/>
        </w:rPr>
        <w:instrText xml:space="preserve">, </w:instrText>
      </w:r>
      <w:r>
        <w:rPr>
          <w:b/>
          <w:bCs/>
          <w:lang w:val="en-US"/>
        </w:rPr>
        <w:instrText>and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il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formats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container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e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title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 xml:space="preserve"> - 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 xml:space="preserve"> </w:instrText>
      </w:r>
      <w:r>
        <w:rPr>
          <w:b/>
          <w:bCs/>
          <w:lang w:val="en-US"/>
        </w:rPr>
        <w:instrText>documentation</w:instrText>
      </w:r>
      <w:r w:rsidRPr="00096EC2">
        <w:rPr>
          <w:b/>
          <w:bCs/>
        </w:rPr>
        <w:instrText>","</w:instrText>
      </w:r>
      <w:r>
        <w:rPr>
          <w:b/>
          <w:bCs/>
          <w:lang w:val="en-US"/>
        </w:rPr>
        <w:instrText>URL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docs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docker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eference</w:instrText>
      </w:r>
      <w:r w:rsidRPr="00096EC2">
        <w:rPr>
          <w:b/>
          <w:bCs/>
        </w:rPr>
        <w:instrText>/","</w:instrText>
      </w:r>
      <w:r>
        <w:rPr>
          <w:b/>
          <w:bCs/>
          <w:lang w:val="en-US"/>
        </w:rPr>
        <w:instrText>access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2024",6,18]]},"</w:instrText>
      </w:r>
      <w:r>
        <w:rPr>
          <w:b/>
          <w:bCs/>
          <w:lang w:val="en-US"/>
        </w:rPr>
        <w:instrText>issued</w:instrText>
      </w:r>
      <w:r w:rsidRPr="00096EC2">
        <w:rPr>
          <w:b/>
          <w:bCs/>
        </w:rPr>
        <w:instrText>":{"</w:instrText>
      </w:r>
      <w:r>
        <w:rPr>
          <w:b/>
          <w:bCs/>
          <w:lang w:val="en-US"/>
        </w:rPr>
        <w:instrText>dat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parts</w:instrText>
      </w:r>
      <w:r w:rsidRPr="00096EC2">
        <w:rPr>
          <w:b/>
          <w:bCs/>
        </w:rPr>
        <w:instrText>":[["0200"]],"</w:instrText>
      </w:r>
      <w:r>
        <w:rPr>
          <w:b/>
          <w:bCs/>
          <w:lang w:val="en-US"/>
        </w:rPr>
        <w:instrText>season</w:instrText>
      </w:r>
      <w:r w:rsidRPr="00096EC2">
        <w:rPr>
          <w:b/>
          <w:bCs/>
        </w:rPr>
        <w:instrText>":"16:36 +  +0200"}}}],"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":"</w:instrText>
      </w:r>
      <w:r>
        <w:rPr>
          <w:b/>
          <w:bCs/>
          <w:lang w:val="en-US"/>
        </w:rPr>
        <w:instrText>https</w:instrText>
      </w:r>
      <w:r w:rsidRPr="00096EC2">
        <w:rPr>
          <w:b/>
          <w:bCs/>
        </w:rPr>
        <w:instrText>://</w:instrText>
      </w:r>
      <w:r>
        <w:rPr>
          <w:b/>
          <w:bCs/>
          <w:lang w:val="en-US"/>
        </w:rPr>
        <w:instrText>github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com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style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language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schema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raw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master</w:instrText>
      </w:r>
      <w:r w:rsidRPr="00096EC2">
        <w:rPr>
          <w:b/>
          <w:bCs/>
        </w:rPr>
        <w:instrText>/</w:instrText>
      </w:r>
      <w:r>
        <w:rPr>
          <w:b/>
          <w:bCs/>
          <w:lang w:val="en-US"/>
        </w:rPr>
        <w:instrText>csl</w:instrText>
      </w:r>
      <w:r w:rsidRPr="00096EC2">
        <w:rPr>
          <w:b/>
          <w:bCs/>
        </w:rPr>
        <w:instrText>-</w:instrText>
      </w:r>
      <w:r>
        <w:rPr>
          <w:b/>
          <w:bCs/>
          <w:lang w:val="en-US"/>
        </w:rPr>
        <w:instrText>citation</w:instrText>
      </w:r>
      <w:r w:rsidRPr="00096EC2">
        <w:rPr>
          <w:b/>
          <w:bCs/>
        </w:rPr>
        <w:instrText>.</w:instrText>
      </w:r>
      <w:r>
        <w:rPr>
          <w:b/>
          <w:bCs/>
          <w:lang w:val="en-US"/>
        </w:rPr>
        <w:instrText>json</w:instrText>
      </w:r>
      <w:r w:rsidRPr="00096EC2">
        <w:rPr>
          <w:b/>
          <w:bCs/>
        </w:rPr>
        <w:instrText xml:space="preserve">"} </w:instrText>
      </w:r>
      <w:r>
        <w:rPr>
          <w:b/>
          <w:bCs/>
          <w:lang w:val="en-US"/>
        </w:rPr>
        <w:fldChar w:fldCharType="separate"/>
      </w:r>
      <w:r w:rsidRPr="00DD64B7">
        <w:rPr>
          <w:rFonts w:ascii="Aptos" w:hAnsi="Aptos"/>
        </w:rPr>
        <w:t>[1]</w:t>
      </w:r>
      <w:r>
        <w:rPr>
          <w:b/>
          <w:bCs/>
          <w:lang w:val="en-US"/>
        </w:rPr>
        <w:fldChar w:fldCharType="end"/>
      </w:r>
    </w:p>
    <w:p w14:paraId="4F6A2FA7" w14:textId="10CEF985" w:rsidR="00DD64B7" w:rsidRDefault="00DD64B7" w:rsidP="00DD64B7">
      <w:pPr>
        <w:pStyle w:val="a0"/>
        <w:numPr>
          <w:ilvl w:val="1"/>
          <w:numId w:val="5"/>
        </w:numPr>
      </w:pPr>
      <w:r>
        <w:t>П</w:t>
      </w:r>
      <w:r w:rsidRPr="00DD64B7">
        <w:t>латформа, которая предназначена для разработки, развёртывания и запуска приложений в контейнерах</w:t>
      </w:r>
      <w:r w:rsidR="00096EC2">
        <w:t>.</w:t>
      </w:r>
    </w:p>
    <w:p w14:paraId="2E85CE3C" w14:textId="2BDEB93C" w:rsidR="00096EC2" w:rsidRDefault="00DD64B7" w:rsidP="004F2099">
      <w:pPr>
        <w:pStyle w:val="a0"/>
        <w:numPr>
          <w:ilvl w:val="1"/>
          <w:numId w:val="5"/>
        </w:numPr>
      </w:pPr>
      <w:r>
        <w:t>Контейнеры были использованы для изолированного запуска</w:t>
      </w:r>
      <w:r w:rsidR="00096EC2">
        <w:t xml:space="preserve"> СУБД</w:t>
      </w:r>
      <w:r>
        <w:t xml:space="preserve"> </w:t>
      </w:r>
      <w:r>
        <w:rPr>
          <w:lang w:val="en-US"/>
        </w:rPr>
        <w:t>PostgreSQL</w:t>
      </w:r>
      <w:r w:rsidR="00096EC2">
        <w:t xml:space="preserve"> на виртуальном сервере, что позволило с удобством проводить манипуляции с базой данных.</w:t>
      </w:r>
    </w:p>
    <w:p w14:paraId="14B53A72" w14:textId="30B61B6C" w:rsidR="004F2099" w:rsidRPr="004F2099" w:rsidRDefault="004F2099" w:rsidP="004F2099">
      <w:pPr>
        <w:pStyle w:val="a0"/>
        <w:numPr>
          <w:ilvl w:val="0"/>
          <w:numId w:val="5"/>
        </w:numPr>
      </w:pPr>
      <w:r>
        <w:rPr>
          <w:b/>
          <w:bCs/>
        </w:rPr>
        <w:t xml:space="preserve">СУБД </w:t>
      </w:r>
      <w:r>
        <w:rPr>
          <w:b/>
          <w:bCs/>
          <w:lang w:val="en-US"/>
        </w:rPr>
        <w:t>PostgreSQL</w:t>
      </w:r>
      <w:r>
        <w:rPr>
          <w:b/>
          <w:bCs/>
          <w:lang w:val="en-US"/>
        </w:rPr>
        <w:fldChar w:fldCharType="begin"/>
      </w:r>
      <w:r>
        <w:rPr>
          <w:b/>
          <w:bCs/>
          <w:lang w:val="en-US"/>
        </w:rPr>
        <w:instrText xml:space="preserve"> ADDIN ZOTERO_ITEM CSL_CITATION {"citationID":"bMERRRSd","properties":{"formattedCitation":"[2]","plainCitation":"[2]","noteIndex":0},"citationItems":[{"id":148,"uris":["http://zotero.org/users/7352152/items/LGKABCN6"],"itemData":{"id":148,"type":"webpage","abstract":"PostgreSQL 16.3 Documentation The PostgreSQL Global Development Group Copyright © 1996–2024 The PostgreSQL Global Development Group Legal Notice Table of …","container-title":"PostgreSQL Documentation","language":"en","title":"PostgreSQL 16.3 Documentation","URL":"https://www.postgresql.org/docs/16/index.html","accessed":{"date-parts":[["2024",6,22]]},"issued":{"date-parts":[["2024",5,9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Pr="004F2099">
        <w:rPr>
          <w:rFonts w:ascii="Aptos" w:hAnsi="Aptos"/>
        </w:rPr>
        <w:t>[2]</w:t>
      </w:r>
      <w:r>
        <w:rPr>
          <w:b/>
          <w:bCs/>
          <w:lang w:val="en-US"/>
        </w:rPr>
        <w:fldChar w:fldCharType="end"/>
      </w:r>
    </w:p>
    <w:p w14:paraId="567BAF6D" w14:textId="367C4C10" w:rsidR="004F2099" w:rsidRDefault="004F2099" w:rsidP="004F2099">
      <w:pPr>
        <w:pStyle w:val="a0"/>
        <w:numPr>
          <w:ilvl w:val="1"/>
          <w:numId w:val="5"/>
        </w:numPr>
      </w:pPr>
      <w:r>
        <w:t>Серверная система управления базами данных.</w:t>
      </w:r>
    </w:p>
    <w:p w14:paraId="715EB71D" w14:textId="5B3322D6" w:rsidR="004F2099" w:rsidRDefault="004F2099" w:rsidP="004F2099">
      <w:pPr>
        <w:pStyle w:val="a0"/>
        <w:numPr>
          <w:ilvl w:val="0"/>
          <w:numId w:val="5"/>
        </w:numPr>
        <w:rPr>
          <w:b/>
          <w:bCs/>
        </w:rPr>
      </w:pPr>
      <w:r w:rsidRPr="004F2099">
        <w:rPr>
          <w:b/>
          <w:bCs/>
        </w:rPr>
        <w:t xml:space="preserve">Библиотека </w:t>
      </w:r>
      <w:r w:rsidRPr="004F2099">
        <w:rPr>
          <w:b/>
          <w:bCs/>
          <w:lang w:val="en-US"/>
        </w:rPr>
        <w:t>Flyway</w:t>
      </w:r>
      <w:r>
        <w:rPr>
          <w:b/>
          <w:bCs/>
          <w:lang w:val="en-US"/>
        </w:rPr>
        <w:fldChar w:fldCharType="begin"/>
      </w:r>
      <w:r w:rsidR="00762E47">
        <w:rPr>
          <w:b/>
          <w:bCs/>
          <w:lang w:val="en-US"/>
        </w:rPr>
        <w:instrText xml:space="preserve"> ADDIN ZOTERO_ITEM CSL_CITATION {"citationID":"2U0ymXOu","properties":{"formattedCitation":"[7]","plainCitation":"[7]","noteIndex":0},"citationItems":[{"id":145,"uris":["http://zotero.org/users/7352152/items/MTDZBBVY"],"itemData":{"id":145,"type":"webpage","title":"Flyway CLI and API - Flyway - Product Documentation","URL":"https://documentation.red-gate.com/flyway/flyway-cli-and-api","accessed":{"date-parts":[["2024",6,18]]}}}],"schema":"https://github.com/citation-style-language/schema/raw/master/csl-citation.json"} </w:instrText>
      </w:r>
      <w:r>
        <w:rPr>
          <w:b/>
          <w:bCs/>
          <w:lang w:val="en-US"/>
        </w:rPr>
        <w:fldChar w:fldCharType="separate"/>
      </w:r>
      <w:r w:rsidR="00762E47" w:rsidRPr="00762E47">
        <w:rPr>
          <w:rFonts w:ascii="Aptos" w:hAnsi="Aptos"/>
        </w:rPr>
        <w:t>[7]</w:t>
      </w:r>
      <w:r>
        <w:rPr>
          <w:b/>
          <w:bCs/>
          <w:lang w:val="en-US"/>
        </w:rPr>
        <w:fldChar w:fldCharType="end"/>
      </w:r>
    </w:p>
    <w:p w14:paraId="58C5C5C8" w14:textId="107AB26A" w:rsidR="00762E47" w:rsidRPr="0033058A" w:rsidRDefault="00762E47" w:rsidP="00762E47">
      <w:pPr>
        <w:pStyle w:val="a0"/>
        <w:numPr>
          <w:ilvl w:val="1"/>
          <w:numId w:val="5"/>
        </w:numPr>
        <w:rPr>
          <w:b/>
          <w:bCs/>
        </w:rPr>
      </w:pPr>
      <w:r>
        <w:t>Библиотека для автоматического исполнения миграций при запуске приложения.</w:t>
      </w:r>
    </w:p>
    <w:p w14:paraId="39866F2F" w14:textId="727E0BE5" w:rsidR="0033058A" w:rsidRPr="00D73FDB" w:rsidRDefault="0033058A" w:rsidP="0033058A">
      <w:pPr>
        <w:pStyle w:val="a0"/>
        <w:numPr>
          <w:ilvl w:val="0"/>
          <w:numId w:val="5"/>
        </w:numPr>
        <w:rPr>
          <w:b/>
          <w:bCs/>
        </w:rPr>
      </w:pPr>
      <w:r w:rsidRPr="00D73FDB">
        <w:rPr>
          <w:b/>
          <w:bCs/>
        </w:rPr>
        <w:t>Интегрированная среда разработки (</w:t>
      </w:r>
      <w:r w:rsidRPr="00D73FDB">
        <w:rPr>
          <w:b/>
          <w:bCs/>
          <w:lang w:val="en-US"/>
        </w:rPr>
        <w:t>IDE</w:t>
      </w:r>
      <w:r w:rsidRPr="00D73FDB">
        <w:rPr>
          <w:b/>
          <w:bCs/>
        </w:rPr>
        <w:t xml:space="preserve">) </w:t>
      </w:r>
      <w:r w:rsidR="00D73FDB" w:rsidRPr="00D73FDB">
        <w:rPr>
          <w:b/>
          <w:bCs/>
          <w:lang w:val="en-US"/>
        </w:rPr>
        <w:t>IntelliJ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IDEA</w:t>
      </w:r>
      <w:r w:rsidR="00D73FDB" w:rsidRPr="00D73FDB">
        <w:rPr>
          <w:b/>
          <w:bCs/>
        </w:rPr>
        <w:t xml:space="preserve"> </w:t>
      </w:r>
      <w:r w:rsidR="00D73FDB" w:rsidRPr="00D73FDB">
        <w:rPr>
          <w:b/>
          <w:bCs/>
          <w:lang w:val="en-US"/>
        </w:rPr>
        <w:t>Ultimate</w:t>
      </w:r>
      <w:r w:rsidR="00D73FDB">
        <w:rPr>
          <w:b/>
          <w:bCs/>
          <w:lang w:val="en-US"/>
        </w:rPr>
        <w:fldChar w:fldCharType="begin"/>
      </w:r>
      <w:r w:rsidR="00D73FDB">
        <w:rPr>
          <w:b/>
          <w:bCs/>
        </w:rPr>
        <w:instrText xml:space="preserve"> ADDIN ZOTERO_ITEM CSL_CITATION {"citationID":"RjwBBrqk","properties":{"formattedCitation":"[8]","plainCitation":"[8]","noteIndex":0},"citationItems":[{"id":153,"uris":["http://zotero.org/users/7352152/items/5PP7Y4YB"],"itemData":{"id":153,"type":"webpage","title":"Getting started | IntelliJ IDEA Documentation","URL":"https://www.jetbrains.com/help/idea/getting-started.html","accessed":{"date-parts":[["2024",6,22]]}}}],"schema":"https://github.com/citation-style-language/schema/raw/master/csl-citation.json"} </w:instrText>
      </w:r>
      <w:r w:rsidR="00D73FDB">
        <w:rPr>
          <w:b/>
          <w:bCs/>
          <w:lang w:val="en-US"/>
        </w:rPr>
        <w:fldChar w:fldCharType="separate"/>
      </w:r>
      <w:r w:rsidR="00D73FDB" w:rsidRPr="00D73FDB">
        <w:rPr>
          <w:rFonts w:ascii="Aptos" w:hAnsi="Aptos"/>
        </w:rPr>
        <w:t>[8]</w:t>
      </w:r>
      <w:r w:rsidR="00D73FDB">
        <w:rPr>
          <w:b/>
          <w:bCs/>
          <w:lang w:val="en-US"/>
        </w:rPr>
        <w:fldChar w:fldCharType="end"/>
      </w:r>
    </w:p>
    <w:p w14:paraId="6FF782E1" w14:textId="273D9B07" w:rsidR="00EB19F5" w:rsidRPr="00831DB8" w:rsidRDefault="00D73FDB" w:rsidP="00133327">
      <w:pPr>
        <w:pStyle w:val="a0"/>
        <w:numPr>
          <w:ilvl w:val="1"/>
          <w:numId w:val="5"/>
        </w:numPr>
      </w:pPr>
      <w:r>
        <w:t xml:space="preserve">Удобная среда разработки со встроенной поддержкой </w:t>
      </w:r>
      <w:r w:rsidRPr="00831DB8">
        <w:rPr>
          <w:b/>
          <w:bCs/>
          <w:lang w:val="en-US"/>
        </w:rPr>
        <w:t>Spring</w:t>
      </w:r>
      <w:r w:rsidRPr="00D73FDB">
        <w:t xml:space="preserve"> </w:t>
      </w:r>
      <w:r>
        <w:t xml:space="preserve">и </w:t>
      </w:r>
      <w:r w:rsidRPr="00831DB8">
        <w:rPr>
          <w:b/>
          <w:bCs/>
          <w:lang w:val="en-US"/>
        </w:rPr>
        <w:t>Maven</w:t>
      </w:r>
      <w:r w:rsidRPr="00D73FDB">
        <w:t>.</w:t>
      </w:r>
    </w:p>
    <w:p w14:paraId="155FF5B0" w14:textId="01712919" w:rsidR="00194ECA" w:rsidRDefault="00831DB8" w:rsidP="009E5018">
      <w:pPr>
        <w:pStyle w:val="1"/>
      </w:pPr>
      <w:r>
        <w:br w:type="column"/>
      </w:r>
      <w:bookmarkStart w:id="5" w:name="_Toc170040553"/>
      <w:r w:rsidR="00194ECA">
        <w:lastRenderedPageBreak/>
        <w:t>База данных</w:t>
      </w:r>
      <w:bookmarkEnd w:id="5"/>
    </w:p>
    <w:p w14:paraId="13E7FC6E" w14:textId="77777777" w:rsidR="00234AA3" w:rsidRDefault="00194ECA" w:rsidP="009E5018">
      <w:pPr>
        <w:pStyle w:val="2"/>
      </w:pPr>
      <w:bookmarkStart w:id="6" w:name="_Toc170040554"/>
      <w:r>
        <w:t>Введение</w:t>
      </w:r>
      <w:bookmarkEnd w:id="6"/>
    </w:p>
    <w:p w14:paraId="71339D62" w14:textId="1D17F479" w:rsidR="000A33C0" w:rsidRPr="00194ECA" w:rsidRDefault="000A33C0" w:rsidP="009E5018">
      <w:pPr>
        <w:ind w:firstLine="708"/>
      </w:pPr>
      <w:r>
        <w:t xml:space="preserve">В данной главе </w:t>
      </w:r>
      <w:r w:rsidR="00515F92">
        <w:t>описан процесс запуска базы данных. Дополнительно</w:t>
      </w:r>
      <w:r>
        <w:t xml:space="preserve"> описаны созданные модели, а также</w:t>
      </w:r>
      <w:r w:rsidR="00515F92">
        <w:t xml:space="preserve"> будет</w:t>
      </w:r>
      <w:r>
        <w:t xml:space="preserve"> рассказано про процесс миграций и объекты для передачи данных.</w:t>
      </w:r>
    </w:p>
    <w:p w14:paraId="1FDF445D" w14:textId="2ED8AB41" w:rsidR="00515F92" w:rsidRDefault="00515F92" w:rsidP="009E5018">
      <w:pPr>
        <w:pStyle w:val="2"/>
      </w:pPr>
      <w:bookmarkStart w:id="7" w:name="_Toc170040555"/>
      <w:r>
        <w:t>Установка базы данных</w:t>
      </w:r>
      <w:bookmarkEnd w:id="7"/>
    </w:p>
    <w:p w14:paraId="20597587" w14:textId="37B94A62" w:rsidR="00515F92" w:rsidRPr="00F13818" w:rsidRDefault="00515F92" w:rsidP="00515F92">
      <w:pPr>
        <w:ind w:firstLine="708"/>
      </w:pPr>
      <w:r>
        <w:t xml:space="preserve">Как было сказано выше, для запуска СУБД </w:t>
      </w:r>
      <w:r>
        <w:rPr>
          <w:lang w:val="en-US"/>
        </w:rPr>
        <w:t>PostgreSQL</w:t>
      </w:r>
      <w:r w:rsidRPr="00515F92">
        <w:t xml:space="preserve"> </w:t>
      </w:r>
      <w:r>
        <w:t xml:space="preserve">был использован </w:t>
      </w:r>
      <w:r>
        <w:rPr>
          <w:lang w:val="en-US"/>
        </w:rPr>
        <w:t>Docker</w:t>
      </w:r>
      <w:r w:rsidRPr="00515F92">
        <w:t xml:space="preserve">. </w:t>
      </w:r>
    </w:p>
    <w:p w14:paraId="4D779560" w14:textId="26F9662A" w:rsidR="00515F92" w:rsidRDefault="00515F92" w:rsidP="00515F92">
      <w:pPr>
        <w:ind w:firstLine="708"/>
      </w:pPr>
      <w:r>
        <w:t>Процесс установки и запуска СУБД в контейнере происходит следующим образом:</w:t>
      </w:r>
    </w:p>
    <w:p w14:paraId="1C6B7A37" w14:textId="0D63DD53" w:rsidR="00515F92" w:rsidRDefault="00515F92" w:rsidP="00515F92">
      <w:pPr>
        <w:ind w:firstLine="708"/>
      </w:pPr>
      <w:r>
        <w:t>Создаётся</w:t>
      </w:r>
      <w:r w:rsidRPr="00515F92">
        <w:t xml:space="preserve"> </w:t>
      </w:r>
      <w:r>
        <w:t>файл</w:t>
      </w:r>
      <w:r w:rsidRPr="00515F92">
        <w:t xml:space="preserve"> </w:t>
      </w:r>
      <w:r>
        <w:rPr>
          <w:lang w:val="en-US"/>
        </w:rPr>
        <w:t>docker</w:t>
      </w:r>
      <w:r w:rsidRPr="00515F92">
        <w:t>-</w:t>
      </w:r>
      <w:proofErr w:type="gramStart"/>
      <w:r>
        <w:rPr>
          <w:lang w:val="en-US"/>
        </w:rPr>
        <w:t>compose</w:t>
      </w:r>
      <w:r w:rsidRPr="00515F92">
        <w:t>.</w:t>
      </w:r>
      <w:proofErr w:type="spellStart"/>
      <w:r>
        <w:rPr>
          <w:lang w:val="en-US"/>
        </w:rPr>
        <w:t>yaml</w:t>
      </w:r>
      <w:proofErr w:type="spellEnd"/>
      <w:proofErr w:type="gramEnd"/>
      <w:r w:rsidRPr="00515F92">
        <w:t xml:space="preserve">, </w:t>
      </w:r>
      <w:r>
        <w:t>в</w:t>
      </w:r>
      <w:r w:rsidRPr="00515F92">
        <w:t xml:space="preserve"> </w:t>
      </w:r>
      <w:r>
        <w:t>котором прописываются атрибуты образа (той модели базы данных, которую нужно использовать), после чего описываются параметры контейнера, такие как логин</w:t>
      </w:r>
      <w:r w:rsidRPr="00515F92">
        <w:t>/</w:t>
      </w:r>
      <w:r>
        <w:t>пароль, путь к контейнеру на виртуальной машине и используемые порты.</w:t>
      </w:r>
    </w:p>
    <w:p w14:paraId="6CDFBAF5" w14:textId="316E41D6" w:rsidR="00515F92" w:rsidRPr="00644112" w:rsidRDefault="00515F92" w:rsidP="00515F92">
      <w:pPr>
        <w:ind w:firstLine="708"/>
      </w:pPr>
      <w:r>
        <w:t>Далее</w:t>
      </w:r>
      <w:r w:rsidR="00644112" w:rsidRPr="00644112">
        <w:t xml:space="preserve">, </w:t>
      </w:r>
      <w:r w:rsidR="00644112">
        <w:t>с</w:t>
      </w:r>
      <w:r w:rsidR="00644112" w:rsidRPr="00644112">
        <w:t xml:space="preserve"> </w:t>
      </w:r>
      <w:r w:rsidR="00644112">
        <w:t>помощью</w:t>
      </w:r>
      <w:r w:rsidR="00644112" w:rsidRPr="00644112">
        <w:t xml:space="preserve"> </w:t>
      </w:r>
      <w:r w:rsidR="00644112">
        <w:t>команды</w:t>
      </w:r>
      <w:r w:rsidR="00644112" w:rsidRPr="00644112">
        <w:t xml:space="preserve"> </w:t>
      </w:r>
      <w:r w:rsidR="00644112" w:rsidRPr="00644112">
        <w:rPr>
          <w:lang w:val="en-US"/>
        </w:rPr>
        <w:t>docker</w:t>
      </w:r>
      <w:r w:rsidR="00644112" w:rsidRPr="00644112">
        <w:t>-</w:t>
      </w:r>
      <w:r w:rsidR="00644112" w:rsidRPr="00644112">
        <w:rPr>
          <w:lang w:val="en-US"/>
        </w:rPr>
        <w:t>compose</w:t>
      </w:r>
      <w:r w:rsidR="00644112" w:rsidRPr="00644112">
        <w:t xml:space="preserve"> </w:t>
      </w:r>
      <w:r w:rsidR="00644112" w:rsidRPr="00644112">
        <w:rPr>
          <w:lang w:val="en-US"/>
        </w:rPr>
        <w:t>up</w:t>
      </w:r>
      <w:r w:rsidR="00644112" w:rsidRPr="00644112">
        <w:t xml:space="preserve"> </w:t>
      </w:r>
      <w:r w:rsidR="00644112">
        <w:t>--</w:t>
      </w:r>
      <w:r w:rsidR="00644112" w:rsidRPr="00644112">
        <w:rPr>
          <w:lang w:val="en-US"/>
        </w:rPr>
        <w:t>build</w:t>
      </w:r>
      <w:r w:rsidR="00644112" w:rsidRPr="00644112">
        <w:t xml:space="preserve"> </w:t>
      </w:r>
      <w:r w:rsidR="00644112">
        <w:rPr>
          <w:lang w:val="en-US"/>
        </w:rPr>
        <w:t>Docker</w:t>
      </w:r>
      <w:r w:rsidR="00644112" w:rsidRPr="00644112">
        <w:t xml:space="preserve"> </w:t>
      </w:r>
      <w:r w:rsidR="00644112">
        <w:t>находит нужный образ базы данных, скачивает его, если он ещё не скачан, и на его основе создаёт и запускает контейнер.</w:t>
      </w:r>
    </w:p>
    <w:p w14:paraId="527126F9" w14:textId="621AFB56" w:rsidR="00515F92" w:rsidRDefault="00515F92" w:rsidP="00515F92">
      <w:pPr>
        <w:jc w:val="center"/>
      </w:pPr>
      <w:r>
        <w:rPr>
          <w:noProof/>
        </w:rPr>
        <w:drawing>
          <wp:inline distT="0" distB="0" distL="0" distR="0" wp14:anchorId="402904CF" wp14:editId="00AA48A1">
            <wp:extent cx="3981450" cy="3505200"/>
            <wp:effectExtent l="0" t="0" r="0" b="0"/>
            <wp:docPr id="158958763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9587636" name=""/>
                    <pic:cNvPicPr/>
                  </pic:nvPicPr>
                  <pic:blipFill>
                    <a:blip r:embed="rId9"/>
                    <a:stretch>
                      <a:fillRect/>
                    </a:stretch>
                  </pic:blipFill>
                  <pic:spPr>
                    <a:xfrm>
                      <a:off x="0" y="0"/>
                      <a:ext cx="3981450" cy="35052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A259DA8" w14:textId="1CA56F5E" w:rsidR="00644112" w:rsidRPr="00644112" w:rsidRDefault="00644112" w:rsidP="00515F92">
      <w:pPr>
        <w:jc w:val="center"/>
      </w:pPr>
      <w:r w:rsidRPr="00870E80">
        <w:rPr>
          <w:rStyle w:val="a7"/>
        </w:rPr>
        <w:t xml:space="preserve">Рис. 1. </w:t>
      </w:r>
      <w:r>
        <w:rPr>
          <w:rStyle w:val="a7"/>
        </w:rPr>
        <w:t xml:space="preserve">Используемый </w:t>
      </w:r>
      <w:r>
        <w:rPr>
          <w:rStyle w:val="a7"/>
          <w:lang w:val="en-US"/>
        </w:rPr>
        <w:t>docker</w:t>
      </w:r>
      <w:r w:rsidRPr="00644112">
        <w:rPr>
          <w:rStyle w:val="a7"/>
        </w:rPr>
        <w:t>-</w:t>
      </w:r>
      <w:proofErr w:type="gramStart"/>
      <w:r>
        <w:rPr>
          <w:rStyle w:val="a7"/>
          <w:lang w:val="en-US"/>
        </w:rPr>
        <w:t>compose</w:t>
      </w:r>
      <w:r w:rsidRPr="00644112">
        <w:rPr>
          <w:rStyle w:val="a7"/>
        </w:rPr>
        <w:t>.</w:t>
      </w:r>
      <w:proofErr w:type="spellStart"/>
      <w:r>
        <w:rPr>
          <w:rStyle w:val="a7"/>
          <w:lang w:val="en-US"/>
        </w:rPr>
        <w:t>yaml</w:t>
      </w:r>
      <w:proofErr w:type="spellEnd"/>
      <w:proofErr w:type="gramEnd"/>
      <w:r>
        <w:rPr>
          <w:rStyle w:val="a7"/>
        </w:rPr>
        <w:t>.</w:t>
      </w:r>
      <w:r w:rsidRPr="00644112">
        <w:rPr>
          <w:rStyle w:val="a7"/>
        </w:rPr>
        <w:br/>
      </w:r>
      <w:r>
        <w:rPr>
          <w:rStyle w:val="a7"/>
        </w:rPr>
        <w:t xml:space="preserve">В рамках задачи используется последняя (16-я) версия </w:t>
      </w:r>
      <w:r>
        <w:rPr>
          <w:rStyle w:val="a7"/>
          <w:lang w:val="en-US"/>
        </w:rPr>
        <w:t>PostgreSQL</w:t>
      </w:r>
      <w:r w:rsidRPr="00644112">
        <w:rPr>
          <w:rStyle w:val="a7"/>
        </w:rPr>
        <w:t>.</w:t>
      </w:r>
    </w:p>
    <w:p w14:paraId="4874DB23" w14:textId="64EE2A72" w:rsidR="00194ECA" w:rsidRDefault="00194ECA" w:rsidP="009E5018">
      <w:pPr>
        <w:pStyle w:val="2"/>
      </w:pPr>
      <w:bookmarkStart w:id="8" w:name="_Toc170040556"/>
      <w:r w:rsidRPr="00194ECA">
        <w:t>Модели</w:t>
      </w:r>
      <w:bookmarkEnd w:id="8"/>
    </w:p>
    <w:p w14:paraId="058D8286" w14:textId="038EB392" w:rsidR="00194ECA" w:rsidRDefault="00194ECA" w:rsidP="009E5018">
      <w:pPr>
        <w:pStyle w:val="3"/>
      </w:pPr>
      <w:bookmarkStart w:id="9" w:name="_Toc170040557"/>
      <w:r>
        <w:t>Введение</w:t>
      </w:r>
      <w:bookmarkEnd w:id="9"/>
    </w:p>
    <w:p w14:paraId="4D6F6ADF" w14:textId="5B2F4F5F" w:rsidR="000A33C0" w:rsidRDefault="000A33C0" w:rsidP="009E5018">
      <w:pPr>
        <w:ind w:left="708" w:firstLine="708"/>
      </w:pPr>
      <w:r>
        <w:lastRenderedPageBreak/>
        <w:t xml:space="preserve">В рамках задачи было создано </w:t>
      </w:r>
      <w:r w:rsidR="00044169">
        <w:t>два класса</w:t>
      </w:r>
      <w:r>
        <w:t xml:space="preserve">: </w:t>
      </w:r>
      <w:r w:rsidRPr="00870E80">
        <w:rPr>
          <w:b/>
          <w:bCs/>
          <w:lang w:val="en-US"/>
        </w:rPr>
        <w:t>User</w:t>
      </w:r>
      <w:r w:rsidRPr="000A33C0">
        <w:t xml:space="preserve">, </w:t>
      </w:r>
      <w:r>
        <w:t>отражающей пользователя</w:t>
      </w:r>
      <w:r w:rsidR="00044169">
        <w:t>,</w:t>
      </w:r>
      <w:r>
        <w:t xml:space="preserve"> и </w:t>
      </w:r>
      <w:r w:rsidR="00870E80" w:rsidRPr="00D9570C">
        <w:rPr>
          <w:b/>
          <w:bCs/>
          <w:lang w:val="en-US"/>
        </w:rPr>
        <w:t>Nod</w:t>
      </w:r>
      <w:r w:rsidR="00D9570C" w:rsidRPr="00D9570C">
        <w:rPr>
          <w:b/>
          <w:bCs/>
          <w:lang w:val="en-US"/>
        </w:rPr>
        <w:t>e</w:t>
      </w:r>
      <w:r w:rsidR="00870E80" w:rsidRPr="00870E80">
        <w:t xml:space="preserve">, </w:t>
      </w:r>
      <w:r w:rsidR="00870E80">
        <w:t>отражающей записи.</w:t>
      </w:r>
    </w:p>
    <w:p w14:paraId="7D040D86" w14:textId="3713AD9E" w:rsidR="00870E80" w:rsidRPr="00870E80" w:rsidRDefault="00870E80" w:rsidP="009E5018">
      <w:pPr>
        <w:ind w:left="708" w:firstLine="708"/>
      </w:pPr>
      <w:r>
        <w:t xml:space="preserve">Библиотека </w:t>
      </w:r>
      <w:r w:rsidRPr="00870E80">
        <w:t>hibernate</w:t>
      </w:r>
      <w:r>
        <w:t xml:space="preserve"> даёт возможность описывать объекты базы данных как сущности, </w:t>
      </w:r>
      <w:r w:rsidR="00C13E63">
        <w:t>что позволяет автоматизировать перевод класса в базу данных</w:t>
      </w:r>
      <w:r>
        <w:t>.</w:t>
      </w:r>
    </w:p>
    <w:p w14:paraId="78A6D2A9" w14:textId="3F62830A" w:rsidR="00870E80" w:rsidRPr="00870E80" w:rsidRDefault="000A33C0" w:rsidP="009E5018">
      <w:pPr>
        <w:ind w:left="708" w:firstLine="565"/>
      </w:pPr>
      <w:r>
        <w:t xml:space="preserve">Использование библиотеки </w:t>
      </w:r>
      <w:r>
        <w:rPr>
          <w:lang w:val="en-US"/>
        </w:rPr>
        <w:t>Lombok</w:t>
      </w:r>
      <w:r w:rsidRPr="000A33C0">
        <w:t xml:space="preserve"> </w:t>
      </w:r>
      <w:r>
        <w:t xml:space="preserve">позволило сильно сократить </w:t>
      </w:r>
      <w:r w:rsidR="00870E80">
        <w:t>количество строк кода с помощью аннотаций, использующих шаблоны для инициализации класса с разным набором параметров, а также для описания методов получения</w:t>
      </w:r>
      <w:r w:rsidR="00870E80" w:rsidRPr="00870E80">
        <w:t>/</w:t>
      </w:r>
      <w:r w:rsidR="00870E80">
        <w:t>назначения значений из классов.</w:t>
      </w:r>
    </w:p>
    <w:p w14:paraId="4A896881" w14:textId="238CE164" w:rsidR="00194ECA" w:rsidRDefault="00194ECA" w:rsidP="009E5018">
      <w:pPr>
        <w:pStyle w:val="3"/>
      </w:pPr>
      <w:bookmarkStart w:id="10" w:name="_Toc170040558"/>
      <w:r w:rsidRPr="00194ECA">
        <w:rPr>
          <w:lang w:val="en-US"/>
        </w:rPr>
        <w:t>User</w:t>
      </w:r>
      <w:bookmarkEnd w:id="10"/>
    </w:p>
    <w:p w14:paraId="02E0899A" w14:textId="25633438" w:rsidR="00870E80" w:rsidRDefault="00C13E63" w:rsidP="009E5018">
      <w:pPr>
        <w:ind w:left="708" w:firstLine="708"/>
      </w:pPr>
      <w:r>
        <w:rPr>
          <w:lang w:val="en-US"/>
        </w:rPr>
        <w:t xml:space="preserve">User </w:t>
      </w:r>
      <w:r>
        <w:t>имеет следующие поля:</w:t>
      </w:r>
    </w:p>
    <w:p w14:paraId="78A40C28" w14:textId="6E1DF051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5411C02D" w14:textId="73F55D3F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оле для идентификации пользователя</w:t>
      </w:r>
    </w:p>
    <w:p w14:paraId="5A27234B" w14:textId="497414BF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>username</w:t>
      </w:r>
    </w:p>
    <w:p w14:paraId="4D35C44D" w14:textId="2E292577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Имя пользователя</w:t>
      </w:r>
    </w:p>
    <w:p w14:paraId="3ABD3C02" w14:textId="1AB09D98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r w:rsidRPr="00A53B99">
        <w:rPr>
          <w:b/>
          <w:bCs/>
          <w:lang w:val="en-US"/>
        </w:rPr>
        <w:t xml:space="preserve">password </w:t>
      </w:r>
    </w:p>
    <w:p w14:paraId="688001A0" w14:textId="2D183840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Пароль</w:t>
      </w:r>
    </w:p>
    <w:p w14:paraId="56B59BE8" w14:textId="51424BFA" w:rsidR="00C13E63" w:rsidRPr="00A53B99" w:rsidRDefault="00C13E63" w:rsidP="009E5018">
      <w:pPr>
        <w:pStyle w:val="a0"/>
        <w:numPr>
          <w:ilvl w:val="0"/>
          <w:numId w:val="7"/>
        </w:numPr>
        <w:ind w:left="1068"/>
        <w:rPr>
          <w:b/>
          <w:bCs/>
        </w:rPr>
      </w:pPr>
      <w:proofErr w:type="spellStart"/>
      <w:r w:rsidRPr="00A53B99">
        <w:rPr>
          <w:b/>
          <w:bCs/>
          <w:lang w:val="en-US"/>
        </w:rPr>
        <w:t>count_nodes</w:t>
      </w:r>
      <w:proofErr w:type="spellEnd"/>
    </w:p>
    <w:p w14:paraId="2B50EEAF" w14:textId="2D76DD41" w:rsidR="00C13E63" w:rsidRDefault="00C13E63" w:rsidP="009E5018">
      <w:pPr>
        <w:pStyle w:val="a0"/>
        <w:numPr>
          <w:ilvl w:val="1"/>
          <w:numId w:val="7"/>
        </w:numPr>
        <w:ind w:left="1788"/>
      </w:pPr>
      <w:r>
        <w:t>Количество записей</w:t>
      </w:r>
    </w:p>
    <w:p w14:paraId="2184A779" w14:textId="772CA167" w:rsidR="00C13E63" w:rsidRPr="004A51B9" w:rsidRDefault="00C13E63" w:rsidP="009E5018">
      <w:pPr>
        <w:ind w:left="708" w:firstLine="708"/>
      </w:pPr>
      <w:r>
        <w:t xml:space="preserve">Также имеет переменную </w:t>
      </w:r>
      <w:r w:rsidRPr="00A53B99">
        <w:rPr>
          <w:b/>
          <w:bCs/>
          <w:lang w:val="en-US"/>
        </w:rPr>
        <w:t>nodes</w:t>
      </w:r>
      <w:r w:rsidRPr="00C13E63">
        <w:t xml:space="preserve">, </w:t>
      </w:r>
      <w:r>
        <w:t xml:space="preserve">реализующую </w:t>
      </w:r>
      <w:proofErr w:type="spellStart"/>
      <w:r>
        <w:rPr>
          <w:lang w:val="en-US"/>
        </w:rPr>
        <w:t>OneToMany</w:t>
      </w:r>
      <w:proofErr w:type="spellEnd"/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Node</w:t>
      </w:r>
      <w:r w:rsidRPr="00C13E63">
        <w:t>.</w:t>
      </w:r>
    </w:p>
    <w:p w14:paraId="50F48BA2" w14:textId="0CACF13C" w:rsidR="00C13E63" w:rsidRPr="00C13E63" w:rsidRDefault="00C13E63" w:rsidP="009E5018">
      <w:pPr>
        <w:ind w:left="708" w:firstLine="708"/>
      </w:pPr>
      <w:r>
        <w:t xml:space="preserve">Функция </w:t>
      </w:r>
      <w:proofErr w:type="spellStart"/>
      <w:r w:rsidRPr="00A53B99">
        <w:rPr>
          <w:b/>
          <w:bCs/>
          <w:lang w:val="en-US"/>
        </w:rPr>
        <w:t>incrementCount</w:t>
      </w:r>
      <w:proofErr w:type="spellEnd"/>
      <w:r w:rsidRPr="00C13E63">
        <w:t xml:space="preserve"> </w:t>
      </w:r>
      <w:r>
        <w:t xml:space="preserve">увеличивает значение </w:t>
      </w:r>
      <w:r>
        <w:rPr>
          <w:lang w:val="en-US"/>
        </w:rPr>
        <w:t>count</w:t>
      </w:r>
      <w:r w:rsidRPr="00C13E63">
        <w:t>_</w:t>
      </w:r>
      <w:r>
        <w:rPr>
          <w:lang w:val="en-US"/>
        </w:rPr>
        <w:t>nodes</w:t>
      </w:r>
      <w:r w:rsidRPr="00C13E63">
        <w:t xml:space="preserve"> </w:t>
      </w:r>
      <w:r>
        <w:t>на 1.</w:t>
      </w:r>
    </w:p>
    <w:p w14:paraId="319D7449" w14:textId="6A8C66C4" w:rsidR="00870E80" w:rsidRDefault="00870E80" w:rsidP="00870E80">
      <w:pPr>
        <w:rPr>
          <w:rStyle w:val="a7"/>
        </w:rPr>
      </w:pPr>
      <w:r>
        <w:rPr>
          <w:noProof/>
        </w:rPr>
        <w:lastRenderedPageBreak/>
        <w:drawing>
          <wp:inline distT="0" distB="0" distL="0" distR="0" wp14:anchorId="710D0D52" wp14:editId="7776EE6F">
            <wp:extent cx="5940425" cy="5839460"/>
            <wp:effectExtent l="0" t="0" r="3175" b="8890"/>
            <wp:docPr id="100740143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07401437" name=""/>
                    <pic:cNvPicPr/>
                  </pic:nvPicPr>
                  <pic:blipFill>
                    <a:blip r:embed="rId10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583946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r w:rsidRPr="003B0B41">
        <w:br/>
      </w:r>
      <w:bookmarkStart w:id="11" w:name="_Hlk169983941"/>
      <w:r>
        <w:tab/>
      </w:r>
      <w:r>
        <w:tab/>
      </w:r>
      <w:r>
        <w:tab/>
      </w:r>
      <w:r>
        <w:tab/>
      </w:r>
      <w:r w:rsidRPr="003B0B41">
        <w:tab/>
      </w:r>
      <w:r w:rsidRPr="00870E80">
        <w:rPr>
          <w:rStyle w:val="a7"/>
        </w:rPr>
        <w:t xml:space="preserve">Рис. </w:t>
      </w:r>
      <w:r w:rsidR="004D3F85">
        <w:rPr>
          <w:rStyle w:val="a7"/>
        </w:rPr>
        <w:t>2</w:t>
      </w:r>
      <w:r w:rsidRPr="00870E80">
        <w:rPr>
          <w:rStyle w:val="a7"/>
        </w:rPr>
        <w:t>. Код для таблицы User</w:t>
      </w:r>
      <w:bookmarkEnd w:id="11"/>
      <w:r w:rsidR="00C069A2">
        <w:rPr>
          <w:rStyle w:val="a7"/>
        </w:rPr>
        <w:t>.</w:t>
      </w:r>
    </w:p>
    <w:p w14:paraId="3BF10CCA" w14:textId="7D2A3D36" w:rsidR="002359C4" w:rsidRDefault="002359C4" w:rsidP="009E5018">
      <w:pPr>
        <w:pStyle w:val="3"/>
      </w:pPr>
      <w:bookmarkStart w:id="12" w:name="_Toc170040559"/>
      <w:r>
        <w:rPr>
          <w:lang w:val="en-US"/>
        </w:rPr>
        <w:t>Node</w:t>
      </w:r>
      <w:bookmarkEnd w:id="12"/>
    </w:p>
    <w:p w14:paraId="1E5BA396" w14:textId="4C4FD47A" w:rsidR="002359C4" w:rsidRDefault="002359C4" w:rsidP="009E5018">
      <w:pPr>
        <w:ind w:left="1416"/>
      </w:pPr>
      <w:r>
        <w:rPr>
          <w:lang w:val="en-US"/>
        </w:rPr>
        <w:t xml:space="preserve">Node </w:t>
      </w:r>
      <w:r>
        <w:t>имеет следующие поля:</w:t>
      </w:r>
    </w:p>
    <w:p w14:paraId="1C7A0F3B" w14:textId="13939A72" w:rsidR="002359C4" w:rsidRPr="00A53B99" w:rsidRDefault="007071BA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1E9FAA7E" w14:textId="43F80598" w:rsidR="007071BA" w:rsidRDefault="007071BA" w:rsidP="009E5018">
      <w:pPr>
        <w:pStyle w:val="a0"/>
        <w:numPr>
          <w:ilvl w:val="1"/>
          <w:numId w:val="8"/>
        </w:numPr>
        <w:ind w:left="1782"/>
      </w:pPr>
      <w:r>
        <w:t>Соста</w:t>
      </w:r>
      <w:r w:rsidR="00A53B99">
        <w:t>вной ключ для идентификации записи.</w:t>
      </w:r>
      <w:r w:rsidR="00A53B99">
        <w:br/>
        <w:t>Состоит из:</w:t>
      </w:r>
    </w:p>
    <w:p w14:paraId="759E37C1" w14:textId="0EFD3509" w:rsidR="00A53B99" w:rsidRPr="00D9570C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D9570C">
        <w:rPr>
          <w:b/>
          <w:bCs/>
          <w:lang w:val="en-US"/>
        </w:rPr>
        <w:t>User</w:t>
      </w:r>
    </w:p>
    <w:p w14:paraId="7F5A0692" w14:textId="2A037894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Пользователь, кому принадлежит запись</w:t>
      </w:r>
    </w:p>
    <w:p w14:paraId="39A6E39E" w14:textId="578A118F" w:rsidR="00A53B99" w:rsidRPr="00A53B99" w:rsidRDefault="00A53B99" w:rsidP="009E5018">
      <w:pPr>
        <w:pStyle w:val="a0"/>
        <w:numPr>
          <w:ilvl w:val="2"/>
          <w:numId w:val="8"/>
        </w:numPr>
        <w:ind w:left="2502"/>
        <w:rPr>
          <w:b/>
          <w:bCs/>
        </w:rPr>
      </w:pPr>
      <w:r w:rsidRPr="00A53B99">
        <w:rPr>
          <w:b/>
          <w:bCs/>
          <w:lang w:val="en-US"/>
        </w:rPr>
        <w:t>id</w:t>
      </w:r>
    </w:p>
    <w:p w14:paraId="65FC2C94" w14:textId="531BB90B" w:rsidR="00A53B99" w:rsidRPr="00A53B99" w:rsidRDefault="00A53B99" w:rsidP="009E5018">
      <w:pPr>
        <w:pStyle w:val="a0"/>
        <w:numPr>
          <w:ilvl w:val="3"/>
          <w:numId w:val="8"/>
        </w:numPr>
        <w:ind w:left="3222"/>
        <w:rPr>
          <w:b/>
          <w:bCs/>
        </w:rPr>
      </w:pPr>
      <w:r>
        <w:t>Номер записи относительно пользователя</w:t>
      </w:r>
    </w:p>
    <w:p w14:paraId="6528E60C" w14:textId="6EF121F6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 w:rsidRPr="00A53B99">
        <w:rPr>
          <w:b/>
          <w:bCs/>
          <w:lang w:val="en-US"/>
        </w:rPr>
        <w:t>name</w:t>
      </w:r>
    </w:p>
    <w:p w14:paraId="0033C4C7" w14:textId="2930CA3A" w:rsidR="00A53B99" w:rsidRPr="00A53B9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Название записи</w:t>
      </w:r>
    </w:p>
    <w:p w14:paraId="348B33DD" w14:textId="347CB9A4" w:rsidR="00A53B99" w:rsidRPr="00A53B99" w:rsidRDefault="00A53B99" w:rsidP="009E5018">
      <w:pPr>
        <w:pStyle w:val="a0"/>
        <w:numPr>
          <w:ilvl w:val="0"/>
          <w:numId w:val="8"/>
        </w:numPr>
        <w:ind w:left="1062"/>
        <w:rPr>
          <w:b/>
          <w:bCs/>
        </w:rPr>
      </w:pPr>
      <w:r>
        <w:rPr>
          <w:b/>
          <w:bCs/>
          <w:lang w:val="en-US"/>
        </w:rPr>
        <w:t>text</w:t>
      </w:r>
    </w:p>
    <w:p w14:paraId="5626A2E6" w14:textId="6B90B232" w:rsidR="00A53B99" w:rsidRPr="004A51B9" w:rsidRDefault="00A53B99" w:rsidP="009E5018">
      <w:pPr>
        <w:pStyle w:val="a0"/>
        <w:numPr>
          <w:ilvl w:val="1"/>
          <w:numId w:val="8"/>
        </w:numPr>
        <w:ind w:left="1782"/>
        <w:rPr>
          <w:b/>
          <w:bCs/>
        </w:rPr>
      </w:pPr>
      <w:r>
        <w:t>Текст записи</w:t>
      </w:r>
    </w:p>
    <w:p w14:paraId="0A27CF63" w14:textId="4C4466E8" w:rsidR="004A51B9" w:rsidRPr="004A51B9" w:rsidRDefault="004A51B9" w:rsidP="009E5018">
      <w:pPr>
        <w:ind w:left="708" w:firstLine="708"/>
      </w:pPr>
      <w:r>
        <w:lastRenderedPageBreak/>
        <w:t xml:space="preserve">Также имеет переменную </w:t>
      </w:r>
      <w:r>
        <w:rPr>
          <w:b/>
          <w:bCs/>
          <w:lang w:val="en-US"/>
        </w:rPr>
        <w:t>users</w:t>
      </w:r>
      <w:r w:rsidRPr="00C13E63">
        <w:t xml:space="preserve">, </w:t>
      </w:r>
      <w:r>
        <w:t xml:space="preserve">реализующую </w:t>
      </w:r>
      <w:proofErr w:type="spellStart"/>
      <w:r>
        <w:rPr>
          <w:lang w:val="en-US"/>
        </w:rPr>
        <w:t>ManyToOne</w:t>
      </w:r>
      <w:proofErr w:type="spellEnd"/>
      <w:r w:rsidRPr="00C13E63">
        <w:t xml:space="preserve"> </w:t>
      </w:r>
      <w:r>
        <w:t>связь с</w:t>
      </w:r>
      <w:r w:rsidRPr="00C13E63">
        <w:t xml:space="preserve"> </w:t>
      </w:r>
      <w:r>
        <w:t xml:space="preserve">таблицей </w:t>
      </w:r>
      <w:r>
        <w:rPr>
          <w:lang w:val="en-US"/>
        </w:rPr>
        <w:t>User</w:t>
      </w:r>
      <w:r w:rsidRPr="00C13E63">
        <w:t>.</w:t>
      </w:r>
    </w:p>
    <w:p w14:paraId="1E00DB5D" w14:textId="2320E0C7" w:rsidR="00A53B99" w:rsidRDefault="004A51B9" w:rsidP="009E5018">
      <w:pPr>
        <w:ind w:left="1416"/>
      </w:pPr>
      <w:r>
        <w:t xml:space="preserve">Функция </w:t>
      </w:r>
      <w:proofErr w:type="spellStart"/>
      <w:r w:rsidRPr="004A51B9">
        <w:rPr>
          <w:b/>
          <w:bCs/>
          <w:lang w:val="en-US"/>
        </w:rPr>
        <w:t>incrementCount</w:t>
      </w:r>
      <w:proofErr w:type="spellEnd"/>
      <w:r w:rsidRPr="00C13E63">
        <w:t xml:space="preserve"> </w:t>
      </w:r>
      <w:r>
        <w:t xml:space="preserve">увеличивает значение </w:t>
      </w:r>
      <w:r w:rsidRPr="004A51B9">
        <w:rPr>
          <w:lang w:val="en-US"/>
        </w:rPr>
        <w:t>count</w:t>
      </w:r>
      <w:r w:rsidRPr="00C13E63">
        <w:t>_</w:t>
      </w:r>
      <w:r w:rsidRPr="004A51B9">
        <w:rPr>
          <w:lang w:val="en-US"/>
        </w:rPr>
        <w:t>nodes</w:t>
      </w:r>
      <w:r w:rsidRPr="00C13E63">
        <w:t xml:space="preserve"> </w:t>
      </w:r>
      <w:r>
        <w:t>на 1.</w:t>
      </w:r>
    </w:p>
    <w:p w14:paraId="436DC988" w14:textId="1DDABBEF" w:rsidR="004E062A" w:rsidRPr="004E062A" w:rsidRDefault="004E062A" w:rsidP="009E5018">
      <w:pPr>
        <w:ind w:left="708" w:firstLine="708"/>
      </w:pPr>
      <w:r>
        <w:t xml:space="preserve">Функция </w:t>
      </w:r>
      <w:proofErr w:type="spellStart"/>
      <w:r w:rsidRPr="006A6929">
        <w:rPr>
          <w:b/>
          <w:bCs/>
          <w:lang w:val="en-US"/>
        </w:rPr>
        <w:t>setId</w:t>
      </w:r>
      <w:proofErr w:type="spellEnd"/>
      <w:r w:rsidRPr="004E062A">
        <w:t xml:space="preserve"> </w:t>
      </w:r>
      <w:r>
        <w:t xml:space="preserve">ставит нужный </w:t>
      </w:r>
      <w:r>
        <w:rPr>
          <w:lang w:val="en-US"/>
        </w:rPr>
        <w:t>id</w:t>
      </w:r>
      <w:r w:rsidRPr="004E062A">
        <w:t xml:space="preserve">, </w:t>
      </w:r>
      <w:r w:rsidR="00C069A2">
        <w:t>зависящий</w:t>
      </w:r>
      <w:r>
        <w:t xml:space="preserve"> от количества записей у пользователя, и возвращает запись.</w:t>
      </w:r>
    </w:p>
    <w:p w14:paraId="209EB392" w14:textId="33B0BAF3" w:rsidR="002359C4" w:rsidRPr="002359C4" w:rsidRDefault="002359C4" w:rsidP="004723F6">
      <w:pPr>
        <w:jc w:val="center"/>
      </w:pPr>
      <w:r>
        <w:rPr>
          <w:noProof/>
        </w:rPr>
        <w:drawing>
          <wp:inline distT="0" distB="0" distL="0" distR="0" wp14:anchorId="1CC41ED7" wp14:editId="1E41974E">
            <wp:extent cx="5940425" cy="7202805"/>
            <wp:effectExtent l="0" t="0" r="3175" b="0"/>
            <wp:docPr id="22028377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0283770" name=""/>
                    <pic:cNvPicPr/>
                  </pic:nvPicPr>
                  <pic:blipFill>
                    <a:blip r:embed="rId11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72028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6FA0530" w14:textId="2A5C2087" w:rsidR="009E5018" w:rsidRPr="00C069A2" w:rsidRDefault="009E5018" w:rsidP="00C069A2">
      <w:pPr>
        <w:pStyle w:val="a6"/>
      </w:pPr>
      <w:r w:rsidRPr="00870E80">
        <w:rPr>
          <w:rStyle w:val="a7"/>
        </w:rPr>
        <w:t xml:space="preserve">Рис. </w:t>
      </w:r>
      <w:r w:rsidR="004D3F85">
        <w:rPr>
          <w:rStyle w:val="a7"/>
        </w:rPr>
        <w:t>3</w:t>
      </w:r>
      <w:r w:rsidRPr="00870E80">
        <w:rPr>
          <w:rStyle w:val="a7"/>
        </w:rPr>
        <w:t xml:space="preserve">. Код для таблицы </w:t>
      </w:r>
      <w:r>
        <w:rPr>
          <w:rStyle w:val="a7"/>
          <w:lang w:val="en-US"/>
        </w:rPr>
        <w:t>Node</w:t>
      </w:r>
      <w:r w:rsidR="00C069A2">
        <w:rPr>
          <w:rStyle w:val="a7"/>
        </w:rPr>
        <w:t>.</w:t>
      </w:r>
    </w:p>
    <w:p w14:paraId="28FAB3F0" w14:textId="4F55BB29" w:rsidR="00194ECA" w:rsidRDefault="00194ECA" w:rsidP="00831DB8">
      <w:pPr>
        <w:pStyle w:val="2"/>
      </w:pPr>
      <w:bookmarkStart w:id="13" w:name="_Toc170040560"/>
      <w:r>
        <w:rPr>
          <w:lang w:val="en-US"/>
        </w:rPr>
        <w:t>DTO</w:t>
      </w:r>
      <w:bookmarkEnd w:id="13"/>
    </w:p>
    <w:p w14:paraId="0F170DEC" w14:textId="2B20F940" w:rsidR="009E5018" w:rsidRPr="003B0B41" w:rsidRDefault="009E5018" w:rsidP="00831DB8">
      <w:pPr>
        <w:ind w:firstLine="708"/>
      </w:pPr>
      <w:r w:rsidRPr="004723F6">
        <w:rPr>
          <w:b/>
          <w:bCs/>
          <w:lang w:val="en-US"/>
        </w:rPr>
        <w:lastRenderedPageBreak/>
        <w:t>DTO</w:t>
      </w:r>
      <w:r w:rsidRPr="004723F6">
        <w:rPr>
          <w:b/>
          <w:bCs/>
        </w:rPr>
        <w:t xml:space="preserve"> — </w:t>
      </w:r>
      <w:r w:rsidRPr="004723F6">
        <w:rPr>
          <w:b/>
          <w:bCs/>
          <w:lang w:val="en-US"/>
        </w:rPr>
        <w:t>Data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Transfer</w:t>
      </w:r>
      <w:r w:rsidRPr="004723F6">
        <w:rPr>
          <w:b/>
          <w:bCs/>
        </w:rPr>
        <w:t xml:space="preserve"> </w:t>
      </w:r>
      <w:r w:rsidRPr="004723F6">
        <w:rPr>
          <w:b/>
          <w:bCs/>
          <w:lang w:val="en-US"/>
        </w:rPr>
        <w:t>Object</w:t>
      </w:r>
      <w:r w:rsidRPr="004723F6">
        <w:t xml:space="preserve">, </w:t>
      </w:r>
      <w:r w:rsidR="004723F6" w:rsidRPr="004723F6">
        <w:t>представляет собой объект, который содержит данные, необходимые для выполнения операции или запроса в приложении.</w:t>
      </w:r>
    </w:p>
    <w:p w14:paraId="3FBEF42B" w14:textId="37C41346" w:rsidR="004723F6" w:rsidRDefault="004723F6" w:rsidP="00831DB8">
      <w:pPr>
        <w:ind w:firstLine="708"/>
      </w:pPr>
      <w:r>
        <w:t>Их используют для увеличения безопасности при выводе данных с сервера, не передавая конфиденциальную информацию и</w:t>
      </w:r>
      <w:r w:rsidRPr="004723F6">
        <w:t>/</w:t>
      </w:r>
      <w:r>
        <w:t>или не передавая данные, перехватив которые злоумышленники смогут получить доступ к аккаунту пользователя.</w:t>
      </w:r>
    </w:p>
    <w:p w14:paraId="3573788F" w14:textId="77777777" w:rsidR="004723F6" w:rsidRDefault="004723F6" w:rsidP="00831DB8">
      <w:pPr>
        <w:ind w:firstLine="708"/>
      </w:pPr>
      <w:r>
        <w:t xml:space="preserve">В приложении насчитывается 13 </w:t>
      </w:r>
      <w:r>
        <w:rPr>
          <w:lang w:val="en-US"/>
        </w:rPr>
        <w:t>DTO</w:t>
      </w:r>
      <w:r>
        <w:t>. Часть из них используется для получения данных из интернет запроса (об этом будет рассказано далее), часть же используется для вывода информации.</w:t>
      </w:r>
    </w:p>
    <w:p w14:paraId="1CCDE7CB" w14:textId="3B2C8191" w:rsidR="004723F6" w:rsidRDefault="004723F6" w:rsidP="004723F6">
      <w:pPr>
        <w:jc w:val="center"/>
      </w:pPr>
      <w:r>
        <w:rPr>
          <w:noProof/>
        </w:rPr>
        <w:drawing>
          <wp:inline distT="0" distB="0" distL="0" distR="0" wp14:anchorId="7D977D58" wp14:editId="37B090DB">
            <wp:extent cx="3590925" cy="1847850"/>
            <wp:effectExtent l="0" t="0" r="9525" b="0"/>
            <wp:docPr id="1759245991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759245991" name=""/>
                    <pic:cNvPicPr/>
                  </pic:nvPicPr>
                  <pic:blipFill>
                    <a:blip r:embed="rId12"/>
                    <a:stretch>
                      <a:fillRect/>
                    </a:stretch>
                  </pic:blipFill>
                  <pic:spPr>
                    <a:xfrm>
                      <a:off x="0" y="0"/>
                      <a:ext cx="3590925" cy="18478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F50A771" w14:textId="02FDEC59" w:rsidR="004723F6" w:rsidRPr="00C069A2" w:rsidRDefault="004723F6" w:rsidP="00C069A2">
      <w:pPr>
        <w:pStyle w:val="a6"/>
      </w:pPr>
      <w:r w:rsidRPr="00C069A2">
        <w:t xml:space="preserve">Рис. </w:t>
      </w:r>
      <w:r w:rsidR="004D3F85">
        <w:t>4</w:t>
      </w:r>
      <w:r w:rsidRPr="00C069A2">
        <w:t>. Пример реализации DTO к таблице User.</w:t>
      </w:r>
      <w:r w:rsidRPr="00C069A2">
        <w:br/>
        <w:t>Названия переменных DTO совпадают с названиями переменных в User</w:t>
      </w:r>
      <w:r w:rsidR="00C069A2">
        <w:t>.</w:t>
      </w:r>
    </w:p>
    <w:p w14:paraId="100C291D" w14:textId="3758C51E" w:rsidR="004723F6" w:rsidRDefault="004723F6" w:rsidP="00831DB8">
      <w:pPr>
        <w:pStyle w:val="2"/>
      </w:pPr>
      <w:bookmarkStart w:id="14" w:name="_Toc170040561"/>
      <w:r>
        <w:rPr>
          <w:lang w:val="en-US"/>
        </w:rPr>
        <w:t>Mapper</w:t>
      </w:r>
      <w:bookmarkEnd w:id="14"/>
    </w:p>
    <w:p w14:paraId="4E32FAA5" w14:textId="77777777" w:rsidR="00C069A2" w:rsidRDefault="00C069A2" w:rsidP="00831DB8">
      <w:pPr>
        <w:ind w:firstLine="708"/>
      </w:pPr>
      <w:r>
        <w:rPr>
          <w:lang w:val="en-US"/>
        </w:rPr>
        <w:t>Mapper</w:t>
      </w:r>
      <w:r w:rsidRPr="00C069A2">
        <w:t xml:space="preserve"> </w:t>
      </w:r>
      <w:r>
        <w:t>осуществляет к</w:t>
      </w:r>
      <w:r w:rsidRPr="00C069A2">
        <w:t>онвертацию сущности</w:t>
      </w:r>
      <w:r>
        <w:t xml:space="preserve"> (</w:t>
      </w:r>
      <w:r>
        <w:rPr>
          <w:lang w:val="en-US"/>
        </w:rPr>
        <w:t>User</w:t>
      </w:r>
      <w:r w:rsidRPr="00C069A2">
        <w:t xml:space="preserve"> </w:t>
      </w:r>
      <w:r>
        <w:t xml:space="preserve">и </w:t>
      </w:r>
      <w:r>
        <w:rPr>
          <w:lang w:val="en-US"/>
        </w:rPr>
        <w:t>Node</w:t>
      </w:r>
      <w:r w:rsidRPr="00C069A2">
        <w:t>) в DTO</w:t>
      </w:r>
      <w:r>
        <w:t xml:space="preserve">. </w:t>
      </w:r>
    </w:p>
    <w:p w14:paraId="0DA1F4E7" w14:textId="719E7AB4" w:rsidR="00C069A2" w:rsidRPr="00C069A2" w:rsidRDefault="00C069A2" w:rsidP="00831DB8">
      <w:pPr>
        <w:ind w:firstLine="708"/>
      </w:pPr>
      <w:r>
        <w:t xml:space="preserve">Он позволяет автоматизировать процесс получения необходимых </w:t>
      </w:r>
      <w:r>
        <w:rPr>
          <w:lang w:val="en-US"/>
        </w:rPr>
        <w:t>DTO</w:t>
      </w:r>
      <w:r w:rsidRPr="00C069A2">
        <w:t xml:space="preserve"> </w:t>
      </w:r>
      <w:r>
        <w:t xml:space="preserve">параметров из сущности. Вместо того, чтобы </w:t>
      </w:r>
      <w:r w:rsidR="002512C5">
        <w:t>вручную</w:t>
      </w:r>
      <w:r>
        <w:t xml:space="preserve"> прописывать процесс переноса, достаточно назвать переменные в </w:t>
      </w:r>
      <w:r>
        <w:rPr>
          <w:lang w:val="en-US"/>
        </w:rPr>
        <w:t>DTO</w:t>
      </w:r>
      <w:r w:rsidRPr="00C069A2">
        <w:t xml:space="preserve"> </w:t>
      </w:r>
      <w:r>
        <w:t xml:space="preserve">также, как и в сущности, и </w:t>
      </w:r>
      <w:r>
        <w:rPr>
          <w:lang w:val="en-US"/>
        </w:rPr>
        <w:t>mapper</w:t>
      </w:r>
      <w:r w:rsidRPr="00C069A2">
        <w:t xml:space="preserve"> </w:t>
      </w:r>
      <w:r>
        <w:t>сможет самостоятельно перенести нужные данные.</w:t>
      </w:r>
    </w:p>
    <w:p w14:paraId="371F47B2" w14:textId="1F8FA10A" w:rsidR="00C069A2" w:rsidRDefault="00C069A2" w:rsidP="00831DB8">
      <w:pPr>
        <w:ind w:firstLine="708"/>
      </w:pPr>
      <w:proofErr w:type="spellStart"/>
      <w:r>
        <w:rPr>
          <w:lang w:val="en-US"/>
        </w:rPr>
        <w:t>Modelmapper</w:t>
      </w:r>
      <w:proofErr w:type="spellEnd"/>
      <w:r w:rsidRPr="00C069A2">
        <w:t xml:space="preserve"> </w:t>
      </w:r>
      <w:r>
        <w:t>по</w:t>
      </w:r>
      <w:r w:rsidR="002512C5">
        <w:t xml:space="preserve"> </w:t>
      </w:r>
      <w:r>
        <w:t xml:space="preserve">умолчанию встроен в </w:t>
      </w:r>
      <w:r>
        <w:rPr>
          <w:lang w:val="en-US"/>
        </w:rPr>
        <w:t>Spring</w:t>
      </w:r>
      <w:r w:rsidRPr="00C069A2">
        <w:t xml:space="preserve">, </w:t>
      </w:r>
      <w:r>
        <w:t>поэтому остаётся лишь задать стартовую конфигурацию, чтобы начать с ним работать.</w:t>
      </w:r>
    </w:p>
    <w:p w14:paraId="151415EA" w14:textId="3E996329" w:rsidR="00C069A2" w:rsidRDefault="00C069A2" w:rsidP="00C069A2">
      <w:pPr>
        <w:jc w:val="center"/>
      </w:pPr>
      <w:r>
        <w:rPr>
          <w:noProof/>
        </w:rPr>
        <w:lastRenderedPageBreak/>
        <w:drawing>
          <wp:inline distT="0" distB="0" distL="0" distR="0" wp14:anchorId="157FF5F8" wp14:editId="690BF472">
            <wp:extent cx="4686300" cy="3762375"/>
            <wp:effectExtent l="0" t="0" r="0" b="9525"/>
            <wp:docPr id="162927507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629275077" name=""/>
                    <pic:cNvPicPr/>
                  </pic:nvPicPr>
                  <pic:blipFill>
                    <a:blip r:embed="rId13"/>
                    <a:stretch>
                      <a:fillRect/>
                    </a:stretch>
                  </pic:blipFill>
                  <pic:spPr>
                    <a:xfrm>
                      <a:off x="0" y="0"/>
                      <a:ext cx="4686300" cy="37623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52EF4A0" w14:textId="37DBCD7E" w:rsidR="00C069A2" w:rsidRPr="00C069A2" w:rsidRDefault="00C069A2" w:rsidP="00C069A2">
      <w:pPr>
        <w:pStyle w:val="a6"/>
      </w:pPr>
      <w:r>
        <w:t xml:space="preserve">Рис. </w:t>
      </w:r>
      <w:r w:rsidR="004D3F85">
        <w:t>5</w:t>
      </w:r>
      <w:r>
        <w:t xml:space="preserve">. Конфигурация </w:t>
      </w:r>
      <w:r>
        <w:rPr>
          <w:lang w:val="en-US"/>
        </w:rPr>
        <w:t>Mapper-</w:t>
      </w:r>
      <w:r>
        <w:t>а.</w:t>
      </w:r>
    </w:p>
    <w:p w14:paraId="15226F35" w14:textId="6061700A" w:rsidR="00194ECA" w:rsidRDefault="00194ECA" w:rsidP="00831DB8">
      <w:pPr>
        <w:pStyle w:val="2"/>
      </w:pPr>
      <w:bookmarkStart w:id="15" w:name="_Toc170040562"/>
      <w:r>
        <w:t>Миграции</w:t>
      </w:r>
      <w:bookmarkEnd w:id="15"/>
    </w:p>
    <w:p w14:paraId="04FF4C6C" w14:textId="56628BA8" w:rsidR="00965B68" w:rsidRDefault="00965B68" w:rsidP="00831DB8">
      <w:pPr>
        <w:ind w:firstLine="708"/>
      </w:pPr>
      <w:r>
        <w:t xml:space="preserve">Миграции — команды для базы данных, исполняемые при запуске программы. С помощью миграций можно расширить поля у таблиц, при этом сохранив старые, добавить новые таблицы и сделать всё то, что делается при помощи прямого обращения к базе данных. </w:t>
      </w:r>
    </w:p>
    <w:p w14:paraId="54FF9552" w14:textId="43E478B3" w:rsidR="00C069A2" w:rsidRDefault="00965B68" w:rsidP="00831DB8">
      <w:pPr>
        <w:ind w:firstLine="708"/>
      </w:pPr>
      <w:r>
        <w:t>Миграции позволяют делать базу данных версионной, чтобы в случае проблем можно было вернуться на старую версию и продолжить работу на ней.</w:t>
      </w:r>
    </w:p>
    <w:p w14:paraId="01EB3313" w14:textId="79942AC1" w:rsidR="00965B68" w:rsidRDefault="00965B68" w:rsidP="00831DB8">
      <w:pPr>
        <w:ind w:firstLine="708"/>
      </w:pPr>
      <w:r>
        <w:t xml:space="preserve">В нашем случае миграции исполняются библиотекой </w:t>
      </w:r>
      <w:r>
        <w:rPr>
          <w:lang w:val="en-US"/>
        </w:rPr>
        <w:t>Flyway</w:t>
      </w:r>
      <w:r w:rsidRPr="00965B68">
        <w:t>.</w:t>
      </w:r>
      <w:r w:rsidR="00831DB8">
        <w:br/>
      </w:r>
      <w:r>
        <w:t>Для неё необходимо назвать файл миграций в особой форме, а именно:</w:t>
      </w:r>
      <w:r>
        <w:br/>
      </w:r>
      <w:r>
        <w:rPr>
          <w:lang w:val="en-US"/>
        </w:rPr>
        <w:t>V</w:t>
      </w:r>
      <w:r w:rsidRPr="00965B68">
        <w:t>*</w:t>
      </w:r>
      <w:proofErr w:type="spellStart"/>
      <w:r>
        <w:t>номер_версии_через_подчёркивания</w:t>
      </w:r>
      <w:proofErr w:type="spellEnd"/>
      <w:r w:rsidRPr="00965B68">
        <w:t>*</w:t>
      </w:r>
      <w:r>
        <w:t>__*</w:t>
      </w:r>
      <w:proofErr w:type="spellStart"/>
      <w:r>
        <w:t>название_миграции</w:t>
      </w:r>
      <w:proofErr w:type="spellEnd"/>
      <w:r>
        <w:t>*</w:t>
      </w:r>
      <w:r w:rsidRPr="00965B68">
        <w:t>.</w:t>
      </w:r>
      <w:proofErr w:type="spellStart"/>
      <w:r>
        <w:rPr>
          <w:lang w:val="en-US"/>
        </w:rPr>
        <w:t>sql</w:t>
      </w:r>
      <w:proofErr w:type="spellEnd"/>
    </w:p>
    <w:p w14:paraId="159B00DB" w14:textId="7DC0F912" w:rsidR="00965B68" w:rsidRDefault="00965B68" w:rsidP="00831DB8">
      <w:pPr>
        <w:ind w:firstLine="708"/>
      </w:pPr>
      <w:r>
        <w:t xml:space="preserve">Далее останется лишь запустить программу и </w:t>
      </w:r>
      <w:r>
        <w:rPr>
          <w:lang w:val="en-US"/>
        </w:rPr>
        <w:t>flyway</w:t>
      </w:r>
      <w:r w:rsidRPr="00965B68">
        <w:t xml:space="preserve"> </w:t>
      </w:r>
      <w:r>
        <w:t>применит новые, согласно таблице истории применения миграций, миграции к базе данных</w:t>
      </w:r>
      <w:r w:rsidR="002512C5">
        <w:t>.</w:t>
      </w:r>
    </w:p>
    <w:p w14:paraId="702A5FBF" w14:textId="3200E279" w:rsidR="00965B68" w:rsidRPr="00965B68" w:rsidRDefault="00965B68" w:rsidP="00965B68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66FCF8A6" wp14:editId="11DBD718">
            <wp:extent cx="2333625" cy="447675"/>
            <wp:effectExtent l="0" t="0" r="9525" b="9525"/>
            <wp:docPr id="208811442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88114422" name=""/>
                    <pic:cNvPicPr/>
                  </pic:nvPicPr>
                  <pic:blipFill>
                    <a:blip r:embed="rId14"/>
                    <a:stretch>
                      <a:fillRect/>
                    </a:stretch>
                  </pic:blipFill>
                  <pic:spPr>
                    <a:xfrm>
                      <a:off x="0" y="0"/>
                      <a:ext cx="2333625" cy="447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6499DE" w14:textId="3E7A324E" w:rsidR="00965B68" w:rsidRPr="00965B68" w:rsidRDefault="00965B68" w:rsidP="00965B68">
      <w:pPr>
        <w:pStyle w:val="a6"/>
      </w:pPr>
      <w:r>
        <w:t xml:space="preserve">Рис. </w:t>
      </w:r>
      <w:r w:rsidR="004D3F85">
        <w:t>6</w:t>
      </w:r>
      <w:r>
        <w:t xml:space="preserve">. </w:t>
      </w:r>
      <w:r w:rsidR="007333CC">
        <w:t>Демонстрация наименования миграций</w:t>
      </w:r>
    </w:p>
    <w:p w14:paraId="10ACAAAD" w14:textId="6B729EA9" w:rsidR="00194ECA" w:rsidRDefault="00831DB8" w:rsidP="009E5018">
      <w:pPr>
        <w:pStyle w:val="1"/>
      </w:pPr>
      <w:r>
        <w:br w:type="column"/>
      </w:r>
      <w:bookmarkStart w:id="16" w:name="_Toc170040563"/>
      <w:r w:rsidR="00194ECA">
        <w:lastRenderedPageBreak/>
        <w:t>Взаимодействие с базой данных</w:t>
      </w:r>
      <w:bookmarkEnd w:id="16"/>
    </w:p>
    <w:p w14:paraId="200CD971" w14:textId="124BF53D" w:rsidR="00194ECA" w:rsidRDefault="00194ECA" w:rsidP="009E5018">
      <w:pPr>
        <w:pStyle w:val="2"/>
      </w:pPr>
      <w:bookmarkStart w:id="17" w:name="_Toc170040564"/>
      <w:r>
        <w:t>Введение</w:t>
      </w:r>
      <w:bookmarkEnd w:id="17"/>
    </w:p>
    <w:p w14:paraId="6B0747F5" w14:textId="5FB6E1D1" w:rsidR="00194ECA" w:rsidRPr="004A280D" w:rsidRDefault="004A280D" w:rsidP="009E5018">
      <w:pPr>
        <w:ind w:firstLine="708"/>
      </w:pPr>
      <w:r>
        <w:t xml:space="preserve">Работа с базой данных в </w:t>
      </w:r>
      <w:r>
        <w:rPr>
          <w:lang w:val="en-US"/>
        </w:rPr>
        <w:t>Spring</w:t>
      </w:r>
      <w:r w:rsidRPr="004A280D">
        <w:t xml:space="preserve"> </w:t>
      </w:r>
      <w:r>
        <w:t>разбита на несколько частей: Репозиторий, Сервис и Исключения. Про каждый из данных элементов будет рассказано ниже.</w:t>
      </w:r>
    </w:p>
    <w:p w14:paraId="4650CFF8" w14:textId="52AD3415" w:rsidR="0003103E" w:rsidRPr="0003103E" w:rsidRDefault="00194ECA" w:rsidP="0003103E">
      <w:pPr>
        <w:pStyle w:val="2"/>
      </w:pPr>
      <w:bookmarkStart w:id="18" w:name="_Toc170040565"/>
      <w:r>
        <w:t>Репозиторий</w:t>
      </w:r>
      <w:bookmarkEnd w:id="18"/>
    </w:p>
    <w:p w14:paraId="3470DE44" w14:textId="77777777" w:rsidR="007C361A" w:rsidRDefault="007C361A" w:rsidP="007C361A">
      <w:pPr>
        <w:ind w:left="141" w:firstLine="567"/>
      </w:pPr>
      <w:r>
        <w:t>К</w:t>
      </w:r>
      <w:r w:rsidRPr="007C361A">
        <w:t>ласс, содержащий CRUD</w:t>
      </w:r>
      <w:r>
        <w:t xml:space="preserve"> (</w:t>
      </w:r>
      <w:r>
        <w:rPr>
          <w:lang w:val="en-US"/>
        </w:rPr>
        <w:t>Create</w:t>
      </w:r>
      <w:r w:rsidRPr="007C361A">
        <w:t xml:space="preserve"> </w:t>
      </w:r>
      <w:r>
        <w:rPr>
          <w:lang w:val="en-US"/>
        </w:rPr>
        <w:t>Read</w:t>
      </w:r>
      <w:r w:rsidRPr="007C361A">
        <w:t xml:space="preserve"> </w:t>
      </w:r>
      <w:r>
        <w:rPr>
          <w:lang w:val="en-US"/>
        </w:rPr>
        <w:t>Update</w:t>
      </w:r>
      <w:r w:rsidRPr="007C361A">
        <w:t xml:space="preserve"> </w:t>
      </w:r>
      <w:r>
        <w:rPr>
          <w:lang w:val="en-US"/>
        </w:rPr>
        <w:t>Delete</w:t>
      </w:r>
      <w:r>
        <w:t>)</w:t>
      </w:r>
      <w:r w:rsidRPr="007C361A">
        <w:t xml:space="preserve"> методы для конкретной сущности.</w:t>
      </w:r>
    </w:p>
    <w:p w14:paraId="173877AD" w14:textId="381A817C" w:rsidR="007C361A" w:rsidRPr="007C361A" w:rsidRDefault="007C361A" w:rsidP="007C361A">
      <w:pPr>
        <w:ind w:left="141" w:firstLine="567"/>
      </w:pPr>
      <w:r>
        <w:t>Репозиторий</w:t>
      </w:r>
      <w:r w:rsidR="002512C5">
        <w:t xml:space="preserve"> в </w:t>
      </w:r>
      <w:r w:rsidR="002512C5">
        <w:rPr>
          <w:lang w:val="en-US"/>
        </w:rPr>
        <w:t>Spring</w:t>
      </w:r>
      <w:r>
        <w:t xml:space="preserve"> имеет стандартные методы для различных операций над базой данных. Однако можно добавить свои методы, с помощью правильного синтаксиса, где:</w:t>
      </w:r>
      <w:r>
        <w:br/>
      </w:r>
      <w:r w:rsidRPr="007C361A">
        <w:t>*</w:t>
      </w:r>
      <w:r>
        <w:t>Тип возвращаемых данных</w:t>
      </w:r>
      <w:r w:rsidRPr="007C361A">
        <w:t>* *</w:t>
      </w:r>
      <w:r>
        <w:t>действие</w:t>
      </w:r>
      <w:r w:rsidRPr="007C361A">
        <w:t>**</w:t>
      </w:r>
      <w:r>
        <w:t>Количество участников действия</w:t>
      </w:r>
      <w:r w:rsidRPr="007C361A">
        <w:t>*</w:t>
      </w:r>
      <w:r>
        <w:rPr>
          <w:lang w:val="en-US"/>
        </w:rPr>
        <w:t>By</w:t>
      </w:r>
      <w:r w:rsidRPr="007C361A">
        <w:t>*</w:t>
      </w:r>
      <w:r>
        <w:t>Параметры, по которому будет происходить поиск</w:t>
      </w:r>
      <w:r w:rsidRPr="007C361A">
        <w:t>*(*</w:t>
      </w:r>
      <w:r>
        <w:t>Аргументы</w:t>
      </w:r>
      <w:r w:rsidRPr="007C361A">
        <w:t>*);</w:t>
      </w:r>
    </w:p>
    <w:p w14:paraId="61415350" w14:textId="14E69E3E" w:rsidR="007C361A" w:rsidRPr="007C361A" w:rsidRDefault="007C361A" w:rsidP="007C361A">
      <w:pPr>
        <w:jc w:val="center"/>
      </w:pPr>
      <w:r>
        <w:rPr>
          <w:noProof/>
        </w:rPr>
        <w:drawing>
          <wp:inline distT="0" distB="0" distL="0" distR="0" wp14:anchorId="6E515BAE" wp14:editId="6EFFDBC8">
            <wp:extent cx="5940425" cy="2508250"/>
            <wp:effectExtent l="0" t="0" r="3175" b="6350"/>
            <wp:docPr id="195102550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51025505" name=""/>
                    <pic:cNvPicPr/>
                  </pic:nvPicPr>
                  <pic:blipFill>
                    <a:blip r:embed="rId15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2508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C769F8" w14:textId="29EA98CE" w:rsidR="001F1325" w:rsidRPr="001F1325" w:rsidRDefault="007C361A" w:rsidP="001F1325">
      <w:pPr>
        <w:pStyle w:val="a6"/>
      </w:pPr>
      <w:r>
        <w:t xml:space="preserve">Рис. </w:t>
      </w:r>
      <w:r w:rsidR="004D3F85">
        <w:t>7</w:t>
      </w:r>
      <w:r>
        <w:t xml:space="preserve">. Репозиторий </w:t>
      </w:r>
      <w:r>
        <w:rPr>
          <w:lang w:val="en-US"/>
        </w:rPr>
        <w:t>User</w:t>
      </w:r>
      <w:r w:rsidRPr="003B0B41">
        <w:t>.</w:t>
      </w:r>
      <w:r>
        <w:br/>
        <w:t>Реализован метод поиска всех пользователей по имени.</w:t>
      </w:r>
    </w:p>
    <w:p w14:paraId="509DF920" w14:textId="2500B7DA" w:rsidR="00194ECA" w:rsidRDefault="00194ECA" w:rsidP="007C361A">
      <w:pPr>
        <w:pStyle w:val="2"/>
      </w:pPr>
      <w:bookmarkStart w:id="19" w:name="_Toc170040566"/>
      <w:r>
        <w:t>Сервис</w:t>
      </w:r>
      <w:bookmarkEnd w:id="19"/>
    </w:p>
    <w:p w14:paraId="33457A09" w14:textId="3E6AF095" w:rsidR="00334847" w:rsidRDefault="00592CAA" w:rsidP="00334847">
      <w:pPr>
        <w:ind w:left="708"/>
      </w:pPr>
      <w:r>
        <w:t>Класс, отвечающий за непосредственную работу с базой данных.</w:t>
      </w:r>
    </w:p>
    <w:p w14:paraId="3163EC15" w14:textId="6BEAE05A" w:rsidR="00592CAA" w:rsidRDefault="00592CAA" w:rsidP="00592CAA">
      <w:pPr>
        <w:ind w:firstLine="708"/>
      </w:pPr>
      <w:r>
        <w:t>Оперирует методами репозитория для исполнения команд, однако помимо этого в сервисе производятся различного рода проверки данных. В случае ошибки</w:t>
      </w:r>
      <w:r w:rsidR="005F5475">
        <w:t xml:space="preserve"> в данных</w:t>
      </w:r>
      <w:r>
        <w:t xml:space="preserve"> производится выбрасывание исключения (о чём будет рассказано в следующем пункте).</w:t>
      </w:r>
    </w:p>
    <w:p w14:paraId="66168070" w14:textId="084A259A" w:rsidR="00334847" w:rsidRDefault="00334847" w:rsidP="00334847">
      <w:pPr>
        <w:jc w:val="center"/>
      </w:pPr>
      <w:r>
        <w:rPr>
          <w:noProof/>
        </w:rPr>
        <w:drawing>
          <wp:inline distT="0" distB="0" distL="0" distR="0" wp14:anchorId="113A5778" wp14:editId="548D2D96">
            <wp:extent cx="5940425" cy="1104265"/>
            <wp:effectExtent l="0" t="0" r="3175" b="635"/>
            <wp:docPr id="2041030873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41030873" name=""/>
                    <pic:cNvPicPr/>
                  </pic:nvPicPr>
                  <pic:blipFill>
                    <a:blip r:embed="rId16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1042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2874964" w14:textId="7A8E30D8" w:rsidR="00334847" w:rsidRDefault="00334847" w:rsidP="00334847">
      <w:pPr>
        <w:pStyle w:val="a6"/>
      </w:pPr>
      <w:r>
        <w:lastRenderedPageBreak/>
        <w:t xml:space="preserve">Рис. </w:t>
      </w:r>
      <w:r w:rsidR="004D3F85">
        <w:t>8</w:t>
      </w:r>
      <w:r>
        <w:t>. Пример функции сервиса.</w:t>
      </w:r>
      <w:r>
        <w:br/>
        <w:t>Реализован метод сохранения пользователя.</w:t>
      </w:r>
      <w:r w:rsidR="00C16B85">
        <w:br/>
      </w:r>
      <w:r>
        <w:t xml:space="preserve">Также </w:t>
      </w:r>
      <w:r w:rsidR="00C16B85">
        <w:t>реализовано выбрасывание исключения</w:t>
      </w:r>
      <w:r w:rsidR="00E17C71">
        <w:t>.</w:t>
      </w:r>
    </w:p>
    <w:p w14:paraId="3DC54E4F" w14:textId="47C64057" w:rsidR="001F1325" w:rsidRDefault="001F1325" w:rsidP="001F1325">
      <w:pPr>
        <w:pStyle w:val="3"/>
      </w:pPr>
      <w:bookmarkStart w:id="20" w:name="_Toc170040567"/>
      <w:r>
        <w:t>Аутентификация</w:t>
      </w:r>
      <w:bookmarkEnd w:id="20"/>
    </w:p>
    <w:p w14:paraId="45BA8015" w14:textId="19B0FCC7" w:rsidR="001F1325" w:rsidRDefault="001F1325" w:rsidP="001F1325">
      <w:pPr>
        <w:ind w:left="708" w:firstLine="426"/>
      </w:pPr>
      <w:r>
        <w:t xml:space="preserve">Метод </w:t>
      </w:r>
      <w:proofErr w:type="spellStart"/>
      <w:r>
        <w:rPr>
          <w:lang w:val="en-US"/>
        </w:rPr>
        <w:t>UserService</w:t>
      </w:r>
      <w:proofErr w:type="spellEnd"/>
      <w:r w:rsidRPr="001F1325">
        <w:t xml:space="preserve">, </w:t>
      </w:r>
      <w:r>
        <w:t>сверяющий полученные логин</w:t>
      </w:r>
      <w:r w:rsidRPr="001F1325">
        <w:t>/</w:t>
      </w:r>
      <w:r>
        <w:t>пароль и логин</w:t>
      </w:r>
      <w:r w:rsidRPr="001F1325">
        <w:t>/</w:t>
      </w:r>
      <w:r>
        <w:t>пароль предполагаемого пользователя.</w:t>
      </w:r>
    </w:p>
    <w:p w14:paraId="279DF33A" w14:textId="23A8191F" w:rsidR="001F1325" w:rsidRPr="001F1325" w:rsidRDefault="001F1325" w:rsidP="001F1325">
      <w:pPr>
        <w:jc w:val="center"/>
      </w:pPr>
      <w:r>
        <w:rPr>
          <w:noProof/>
        </w:rPr>
        <w:drawing>
          <wp:inline distT="0" distB="0" distL="0" distR="0" wp14:anchorId="02D883FF" wp14:editId="1F280BDB">
            <wp:extent cx="5940425" cy="923290"/>
            <wp:effectExtent l="0" t="0" r="3175" b="0"/>
            <wp:docPr id="103091363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30913635" name=""/>
                    <pic:cNvPicPr/>
                  </pic:nvPicPr>
                  <pic:blipFill>
                    <a:blip r:embed="rId17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92329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CCD466C" w14:textId="39367368" w:rsidR="001F1325" w:rsidRDefault="001F1325" w:rsidP="001F1325">
      <w:pPr>
        <w:pStyle w:val="a6"/>
      </w:pPr>
      <w:r>
        <w:t xml:space="preserve">Рис. </w:t>
      </w:r>
      <w:r w:rsidR="004D3F85">
        <w:t>9</w:t>
      </w:r>
      <w:r>
        <w:t>. Функция проверки данных.</w:t>
      </w:r>
    </w:p>
    <w:p w14:paraId="177064B2" w14:textId="5E5BA4C7" w:rsidR="00194ECA" w:rsidRDefault="00194ECA" w:rsidP="009E5018">
      <w:pPr>
        <w:pStyle w:val="2"/>
      </w:pPr>
      <w:bookmarkStart w:id="21" w:name="_Toc170040568"/>
      <w:r>
        <w:t>Исключения</w:t>
      </w:r>
      <w:bookmarkEnd w:id="21"/>
    </w:p>
    <w:p w14:paraId="2780DD1A" w14:textId="694AAC13" w:rsidR="005F5475" w:rsidRDefault="005F5475" w:rsidP="005F5475">
      <w:pPr>
        <w:ind w:left="708"/>
      </w:pPr>
      <w:r>
        <w:t>Исключения вызываются при неправильных данных в сервисе.</w:t>
      </w:r>
    </w:p>
    <w:p w14:paraId="22E4C0D2" w14:textId="3DA7D392" w:rsidR="005F5475" w:rsidRDefault="00E17C71" w:rsidP="005F5475">
      <w:pPr>
        <w:ind w:firstLine="708"/>
      </w:pPr>
      <w:r>
        <w:t xml:space="preserve">Они реализованы </w:t>
      </w:r>
      <w:r w:rsidR="005F5475">
        <w:t xml:space="preserve">через основной класс-контроллер, возвращающий </w:t>
      </w:r>
      <w:r w:rsidR="005F5475">
        <w:rPr>
          <w:lang w:val="en-US"/>
        </w:rPr>
        <w:t>DTO</w:t>
      </w:r>
      <w:r w:rsidR="005F5475" w:rsidRPr="005F5475">
        <w:t xml:space="preserve"> </w:t>
      </w:r>
      <w:r w:rsidR="005F5475">
        <w:t>ошибки, основной класс ошибки, от которого наследуются исключения.</w:t>
      </w:r>
    </w:p>
    <w:p w14:paraId="38388AD5" w14:textId="77777777" w:rsidR="005F5475" w:rsidRDefault="005F5475" w:rsidP="005F5475">
      <w:pPr>
        <w:ind w:firstLine="708"/>
      </w:pPr>
      <w:r>
        <w:t>Такая система позволяет для разных типов исключений использовать разную логику.</w:t>
      </w:r>
    </w:p>
    <w:p w14:paraId="236AE79D" w14:textId="385755BF" w:rsidR="005F5475" w:rsidRDefault="005F5475" w:rsidP="005F5475">
      <w:pPr>
        <w:jc w:val="center"/>
      </w:pPr>
      <w:r>
        <w:rPr>
          <w:noProof/>
        </w:rPr>
        <w:drawing>
          <wp:inline distT="0" distB="0" distL="0" distR="0" wp14:anchorId="734A5E86" wp14:editId="071927B4">
            <wp:extent cx="5915025" cy="1876425"/>
            <wp:effectExtent l="0" t="0" r="9525" b="9525"/>
            <wp:docPr id="1304512765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304512765" name=""/>
                    <pic:cNvPicPr/>
                  </pic:nvPicPr>
                  <pic:blipFill>
                    <a:blip r:embed="rId18"/>
                    <a:stretch>
                      <a:fillRect/>
                    </a:stretch>
                  </pic:blipFill>
                  <pic:spPr>
                    <a:xfrm>
                      <a:off x="0" y="0"/>
                      <a:ext cx="5915025" cy="18764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24416AF" w14:textId="5802E6A3" w:rsidR="005F5475" w:rsidRPr="00F725E0" w:rsidRDefault="005F5475" w:rsidP="005F5475">
      <w:pPr>
        <w:pStyle w:val="a6"/>
      </w:pPr>
      <w:r>
        <w:t xml:space="preserve">Рис. </w:t>
      </w:r>
      <w:r w:rsidR="004D3F85">
        <w:t>10</w:t>
      </w:r>
      <w:r>
        <w:t xml:space="preserve">. Пример исключения, наследующегося от основного класса ошибки </w:t>
      </w:r>
      <w:proofErr w:type="spellStart"/>
      <w:r>
        <w:rPr>
          <w:lang w:val="en-US"/>
        </w:rPr>
        <w:t>ApiException</w:t>
      </w:r>
      <w:proofErr w:type="spellEnd"/>
      <w:r w:rsidR="00F725E0">
        <w:t>.</w:t>
      </w:r>
    </w:p>
    <w:p w14:paraId="12C947B0" w14:textId="6D42577B" w:rsidR="00194ECA" w:rsidRDefault="00831DB8" w:rsidP="009E5018">
      <w:pPr>
        <w:pStyle w:val="1"/>
      </w:pPr>
      <w:r>
        <w:br w:type="column"/>
      </w:r>
      <w:bookmarkStart w:id="22" w:name="_Toc170040569"/>
      <w:r w:rsidR="00194ECA">
        <w:lastRenderedPageBreak/>
        <w:t>Интернет-запросы</w:t>
      </w:r>
      <w:bookmarkEnd w:id="22"/>
    </w:p>
    <w:p w14:paraId="0A78FC97" w14:textId="73E6C192" w:rsidR="00194ECA" w:rsidRDefault="00194ECA" w:rsidP="009E5018">
      <w:pPr>
        <w:pStyle w:val="2"/>
      </w:pPr>
      <w:bookmarkStart w:id="23" w:name="_Toc170040570"/>
      <w:r>
        <w:t>Введение</w:t>
      </w:r>
      <w:bookmarkEnd w:id="23"/>
    </w:p>
    <w:p w14:paraId="7BCD5091" w14:textId="4D75E817" w:rsidR="00194ECA" w:rsidRPr="003B0B41" w:rsidRDefault="002C50AA" w:rsidP="002C50AA">
      <w:pPr>
        <w:ind w:firstLine="708"/>
      </w:pPr>
      <w:r>
        <w:t xml:space="preserve">Существует несколько типов запросов, отличающихся по их наполнению и стандартам использования: </w:t>
      </w:r>
      <w:r>
        <w:rPr>
          <w:b/>
          <w:bCs/>
          <w:lang w:val="en-US"/>
        </w:rPr>
        <w:t>GET</w:t>
      </w:r>
      <w:r w:rsidRPr="002C50AA">
        <w:t xml:space="preserve">, </w:t>
      </w:r>
      <w:r>
        <w:rPr>
          <w:b/>
          <w:bCs/>
          <w:lang w:val="en-US"/>
        </w:rPr>
        <w:t>POST</w:t>
      </w:r>
      <w:r w:rsidRPr="002C50AA">
        <w:t xml:space="preserve">, </w:t>
      </w:r>
      <w:r>
        <w:rPr>
          <w:b/>
          <w:bCs/>
          <w:lang w:val="en-US"/>
        </w:rPr>
        <w:t>DELETE</w:t>
      </w:r>
      <w:r w:rsidRPr="002C50AA">
        <w:t xml:space="preserve">, </w:t>
      </w:r>
      <w:r>
        <w:rPr>
          <w:b/>
          <w:bCs/>
          <w:lang w:val="en-US"/>
        </w:rPr>
        <w:t>PATCH</w:t>
      </w:r>
      <w:r w:rsidRPr="002C50AA">
        <w:t>.</w:t>
      </w:r>
    </w:p>
    <w:p w14:paraId="4F150B80" w14:textId="2624B3C8" w:rsidR="002C50AA" w:rsidRDefault="002C50AA" w:rsidP="002C50AA">
      <w:pPr>
        <w:ind w:firstLine="708"/>
      </w:pPr>
      <w:r>
        <w:rPr>
          <w:b/>
          <w:bCs/>
          <w:lang w:val="en-US"/>
        </w:rPr>
        <w:t>GET</w:t>
      </w:r>
      <w:r w:rsidRPr="002C50AA">
        <w:t xml:space="preserve"> </w:t>
      </w:r>
      <w:r>
        <w:t xml:space="preserve">отвечает за получение информации с сервера, он менее надёжен, </w:t>
      </w:r>
      <w:r>
        <w:rPr>
          <w:b/>
          <w:bCs/>
          <w:lang w:val="en-US"/>
        </w:rPr>
        <w:t>POST</w:t>
      </w:r>
      <w:r>
        <w:t xml:space="preserve"> за отправку информации на сервер, более надёжен, </w:t>
      </w:r>
      <w:r w:rsidRPr="002C50AA">
        <w:rPr>
          <w:b/>
          <w:bCs/>
          <w:lang w:val="en-US"/>
        </w:rPr>
        <w:t>DELETE</w:t>
      </w:r>
      <w:r>
        <w:t xml:space="preserve">, за удаление и </w:t>
      </w:r>
      <w:r>
        <w:rPr>
          <w:b/>
          <w:bCs/>
          <w:lang w:val="en-US"/>
        </w:rPr>
        <w:t>PATCH</w:t>
      </w:r>
      <w:r>
        <w:t>, за обновление информации на сервере.</w:t>
      </w:r>
    </w:p>
    <w:p w14:paraId="3A713F78" w14:textId="5E15629D" w:rsidR="001E7D56" w:rsidRPr="001E7D56" w:rsidRDefault="001E7D56" w:rsidP="002C50AA">
      <w:pPr>
        <w:ind w:firstLine="708"/>
      </w:pPr>
      <w:r>
        <w:t xml:space="preserve">Всего было написано 5 запросов для </w:t>
      </w:r>
      <w:r>
        <w:rPr>
          <w:lang w:val="en-US"/>
        </w:rPr>
        <w:t>User</w:t>
      </w:r>
      <w:r w:rsidRPr="001E7D56">
        <w:t xml:space="preserve">, 2 </w:t>
      </w:r>
      <w:r>
        <w:t xml:space="preserve">из которых имеют тип </w:t>
      </w:r>
      <w:r w:rsidRPr="001E7D56">
        <w:rPr>
          <w:b/>
          <w:bCs/>
          <w:lang w:val="en-US"/>
        </w:rPr>
        <w:t>GET</w:t>
      </w:r>
      <w:r w:rsidRPr="001E7D56">
        <w:t xml:space="preserve">, </w:t>
      </w:r>
      <w:r>
        <w:t xml:space="preserve">и 4 запроса для </w:t>
      </w:r>
      <w:r>
        <w:rPr>
          <w:lang w:val="en-US"/>
        </w:rPr>
        <w:t>Node</w:t>
      </w:r>
      <w:r w:rsidRPr="001E7D56">
        <w:t>.</w:t>
      </w:r>
    </w:p>
    <w:p w14:paraId="7F8FA9B4" w14:textId="6FDCCE25" w:rsidR="00194ECA" w:rsidRDefault="00194ECA" w:rsidP="009E5018">
      <w:pPr>
        <w:pStyle w:val="2"/>
      </w:pPr>
      <w:bookmarkStart w:id="24" w:name="_Toc170040571"/>
      <w:r>
        <w:t>Контроллер</w:t>
      </w:r>
      <w:bookmarkEnd w:id="24"/>
    </w:p>
    <w:p w14:paraId="56858EBB" w14:textId="6C016441" w:rsidR="00234AA3" w:rsidRDefault="00234AA3" w:rsidP="009E5018">
      <w:pPr>
        <w:pStyle w:val="3"/>
      </w:pPr>
      <w:bookmarkStart w:id="25" w:name="_Toc170040572"/>
      <w:r w:rsidRPr="00234AA3">
        <w:t>Введение</w:t>
      </w:r>
      <w:bookmarkEnd w:id="25"/>
    </w:p>
    <w:p w14:paraId="40318E39" w14:textId="0BCE27FD" w:rsidR="003624F5" w:rsidRDefault="002C50AA" w:rsidP="003624F5">
      <w:pPr>
        <w:ind w:left="708" w:firstLine="426"/>
      </w:pPr>
      <w:r>
        <w:t xml:space="preserve">Контроллер используется для обработки информации из веб-запроса и использовании функций сервиса. В </w:t>
      </w:r>
      <w:r>
        <w:rPr>
          <w:lang w:val="en-US"/>
        </w:rPr>
        <w:t>Spring</w:t>
      </w:r>
      <w:r w:rsidRPr="002C50AA">
        <w:t>-</w:t>
      </w:r>
      <w:r>
        <w:t xml:space="preserve">е есть несколько способов обработки информации из запроса: Взятие информации из тела запроса, из </w:t>
      </w:r>
      <w:r>
        <w:rPr>
          <w:lang w:val="en-US"/>
        </w:rPr>
        <w:t>URL</w:t>
      </w:r>
      <w:r w:rsidRPr="002C50AA">
        <w:t xml:space="preserve"> </w:t>
      </w:r>
      <w:r>
        <w:t>адреса запроса или же из заголовков.</w:t>
      </w:r>
    </w:p>
    <w:p w14:paraId="7E9FAB2A" w14:textId="502E09CA" w:rsidR="003624F5" w:rsidRPr="003624F5" w:rsidRDefault="003624F5" w:rsidP="003624F5">
      <w:pPr>
        <w:ind w:left="708" w:firstLine="426"/>
      </w:pPr>
      <w:r>
        <w:t xml:space="preserve">Возвращает нужное </w:t>
      </w:r>
      <w:r>
        <w:rPr>
          <w:lang w:val="en-US"/>
        </w:rPr>
        <w:t>DTO</w:t>
      </w:r>
      <w:r>
        <w:t>.</w:t>
      </w:r>
    </w:p>
    <w:p w14:paraId="0FE4961B" w14:textId="111FB1E9" w:rsidR="003624F5" w:rsidRDefault="003624F5" w:rsidP="003624F5">
      <w:pPr>
        <w:jc w:val="center"/>
      </w:pPr>
      <w:r>
        <w:rPr>
          <w:noProof/>
        </w:rPr>
        <w:drawing>
          <wp:inline distT="0" distB="0" distL="0" distR="0" wp14:anchorId="07F8FC48" wp14:editId="75F31851">
            <wp:extent cx="2371725" cy="885825"/>
            <wp:effectExtent l="0" t="0" r="9525" b="9525"/>
            <wp:docPr id="2112461169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12461169" name=""/>
                    <pic:cNvPicPr/>
                  </pic:nvPicPr>
                  <pic:blipFill>
                    <a:blip r:embed="rId19"/>
                    <a:stretch>
                      <a:fillRect/>
                    </a:stretch>
                  </pic:blipFill>
                  <pic:spPr>
                    <a:xfrm>
                      <a:off x="0" y="0"/>
                      <a:ext cx="2371725" cy="8858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789D5A2" w14:textId="59719DA9" w:rsidR="004A280D" w:rsidRPr="00106879" w:rsidRDefault="003624F5" w:rsidP="001F1325">
      <w:pPr>
        <w:pStyle w:val="a6"/>
      </w:pPr>
      <w:r>
        <w:t xml:space="preserve">Рис. </w:t>
      </w:r>
      <w:r w:rsidR="001F1325">
        <w:t>1</w:t>
      </w:r>
      <w:r w:rsidR="004D3F85">
        <w:t>1</w:t>
      </w:r>
      <w:r>
        <w:t xml:space="preserve">. Результат выполнения </w:t>
      </w:r>
      <w:r>
        <w:rPr>
          <w:lang w:val="en-US"/>
        </w:rPr>
        <w:t>GET</w:t>
      </w:r>
      <w:r w:rsidRPr="003624F5">
        <w:t xml:space="preserve"> </w:t>
      </w:r>
      <w:r>
        <w:t xml:space="preserve">запроса по адресу </w:t>
      </w:r>
      <w:r>
        <w:rPr>
          <w:lang w:val="en-US"/>
        </w:rPr>
        <w:t>localhost</w:t>
      </w:r>
      <w:r w:rsidRPr="003624F5">
        <w:t>:8080/1</w:t>
      </w:r>
      <w:r w:rsidR="00106879">
        <w:t>.</w:t>
      </w:r>
      <w:r w:rsidR="00106879">
        <w:br/>
        <w:t xml:space="preserve">Было возвращено </w:t>
      </w:r>
      <w:r w:rsidR="00106879">
        <w:rPr>
          <w:lang w:val="en-US"/>
        </w:rPr>
        <w:t>DTO</w:t>
      </w:r>
      <w:r w:rsidR="00106879">
        <w:t xml:space="preserve"> от </w:t>
      </w:r>
      <w:r w:rsidR="00106879">
        <w:rPr>
          <w:lang w:val="en-US"/>
        </w:rPr>
        <w:t>User</w:t>
      </w:r>
      <w:r w:rsidR="00106879" w:rsidRPr="00106879">
        <w:t xml:space="preserve"> </w:t>
      </w:r>
      <w:r w:rsidR="00106879">
        <w:t xml:space="preserve">с полями </w:t>
      </w:r>
      <w:r w:rsidR="00106879">
        <w:rPr>
          <w:lang w:val="en-US"/>
        </w:rPr>
        <w:t>id</w:t>
      </w:r>
      <w:r w:rsidR="00106879" w:rsidRPr="00106879">
        <w:t xml:space="preserve"> </w:t>
      </w:r>
      <w:r w:rsidR="00106879">
        <w:t xml:space="preserve">и </w:t>
      </w:r>
      <w:r w:rsidR="00106879">
        <w:rPr>
          <w:lang w:val="en-US"/>
        </w:rPr>
        <w:t>username</w:t>
      </w:r>
      <w:r w:rsidR="00106879" w:rsidRPr="00106879">
        <w:t>.</w:t>
      </w:r>
    </w:p>
    <w:p w14:paraId="575CB240" w14:textId="5BB25178" w:rsidR="004A280D" w:rsidRDefault="004A280D" w:rsidP="004A280D">
      <w:pPr>
        <w:pStyle w:val="3"/>
      </w:pPr>
      <w:bookmarkStart w:id="26" w:name="_Toc170040573"/>
      <w:r>
        <w:t>Запрос без тела</w:t>
      </w:r>
      <w:bookmarkEnd w:id="26"/>
    </w:p>
    <w:p w14:paraId="6B386CEE" w14:textId="325D8996" w:rsidR="00124B0E" w:rsidRPr="00124B0E" w:rsidRDefault="00124B0E" w:rsidP="00124B0E">
      <w:pPr>
        <w:ind w:left="1134"/>
      </w:pPr>
      <w:r>
        <w:t xml:space="preserve">Запрос, в котором вся информация передаётся только через </w:t>
      </w:r>
      <w:r>
        <w:rPr>
          <w:lang w:val="en-US"/>
        </w:rPr>
        <w:t>URL</w:t>
      </w:r>
    </w:p>
    <w:p w14:paraId="6D67A524" w14:textId="311C916D" w:rsidR="003624F5" w:rsidRDefault="001F1325" w:rsidP="003624F5">
      <w:pPr>
        <w:jc w:val="center"/>
      </w:pPr>
      <w:r>
        <w:rPr>
          <w:noProof/>
        </w:rPr>
        <w:drawing>
          <wp:inline distT="0" distB="0" distL="0" distR="0" wp14:anchorId="3003DB8A" wp14:editId="1F0A07EA">
            <wp:extent cx="2667000" cy="476250"/>
            <wp:effectExtent l="0" t="0" r="0" b="0"/>
            <wp:docPr id="110224686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10224686" name=""/>
                    <pic:cNvPicPr/>
                  </pic:nvPicPr>
                  <pic:blipFill>
                    <a:blip r:embed="rId20"/>
                    <a:stretch>
                      <a:fillRect/>
                    </a:stretch>
                  </pic:blipFill>
                  <pic:spPr>
                    <a:xfrm>
                      <a:off x="0" y="0"/>
                      <a:ext cx="2667000" cy="4762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48134A0" w14:textId="625A91FA" w:rsidR="00124B0E" w:rsidRPr="003B0B41" w:rsidRDefault="003624F5" w:rsidP="00124B0E">
      <w:pPr>
        <w:pStyle w:val="a6"/>
      </w:pPr>
      <w:r>
        <w:t>Рис. 1</w:t>
      </w:r>
      <w:r w:rsidR="004D3F85">
        <w:t>2</w:t>
      </w:r>
      <w:r>
        <w:t xml:space="preserve">. </w:t>
      </w:r>
      <w:r w:rsidR="001F1325">
        <w:t>Запрос без тела</w:t>
      </w:r>
      <w:r w:rsidR="00F725E0">
        <w:t>.</w:t>
      </w:r>
    </w:p>
    <w:p w14:paraId="7C52B246" w14:textId="16585793" w:rsidR="00124B0E" w:rsidRPr="003B0B41" w:rsidRDefault="00124B0E" w:rsidP="00124B0E">
      <w:r w:rsidRPr="003B0B41">
        <w:tab/>
      </w:r>
      <w:r w:rsidRPr="003B0B41">
        <w:tab/>
      </w:r>
      <w:r>
        <w:t xml:space="preserve">В </w:t>
      </w:r>
      <w:r>
        <w:rPr>
          <w:lang w:val="en-US"/>
        </w:rPr>
        <w:t>Spring</w:t>
      </w:r>
      <w:r w:rsidRPr="00124B0E">
        <w:t xml:space="preserve"> </w:t>
      </w:r>
      <w:r>
        <w:t xml:space="preserve">есть возможность получения данных из </w:t>
      </w:r>
      <w:r>
        <w:rPr>
          <w:lang w:val="en-US"/>
        </w:rPr>
        <w:t>URL</w:t>
      </w:r>
      <w:r w:rsidRPr="00124B0E">
        <w:t xml:space="preserve"> </w:t>
      </w:r>
      <w:r>
        <w:t xml:space="preserve">с помощью аннотации </w:t>
      </w:r>
      <w:r w:rsidRPr="00124B0E">
        <w:t>@</w:t>
      </w:r>
      <w:proofErr w:type="spellStart"/>
      <w:r>
        <w:rPr>
          <w:lang w:val="en-US"/>
        </w:rPr>
        <w:t>PathVariable</w:t>
      </w:r>
      <w:proofErr w:type="spellEnd"/>
    </w:p>
    <w:p w14:paraId="2B3388A6" w14:textId="54EDF9E2" w:rsidR="00124B0E" w:rsidRPr="00124B0E" w:rsidRDefault="00124B0E" w:rsidP="00124B0E">
      <w:r>
        <w:rPr>
          <w:noProof/>
        </w:rPr>
        <w:lastRenderedPageBreak/>
        <w:drawing>
          <wp:inline distT="0" distB="0" distL="0" distR="0" wp14:anchorId="4898376E" wp14:editId="1293591F">
            <wp:extent cx="5657850" cy="1514475"/>
            <wp:effectExtent l="0" t="0" r="0" b="9525"/>
            <wp:docPr id="158111267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58111267" name=""/>
                    <pic:cNvPicPr/>
                  </pic:nvPicPr>
                  <pic:blipFill>
                    <a:blip r:embed="rId21"/>
                    <a:stretch>
                      <a:fillRect/>
                    </a:stretch>
                  </pic:blipFill>
                  <pic:spPr>
                    <a:xfrm>
                      <a:off x="0" y="0"/>
                      <a:ext cx="5657850" cy="15144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1B9172" w14:textId="3BB4F434" w:rsidR="00124B0E" w:rsidRPr="00A27FC0" w:rsidRDefault="00124B0E" w:rsidP="00981D59">
      <w:pPr>
        <w:pStyle w:val="a6"/>
      </w:pPr>
      <w:r>
        <w:t>Рис. 1</w:t>
      </w:r>
      <w:r w:rsidR="004D3F85">
        <w:t>3</w:t>
      </w:r>
      <w:r>
        <w:t>. Обработка запроса без тела.</w:t>
      </w:r>
      <w:r w:rsidR="00A27FC0">
        <w:br/>
      </w:r>
      <w:r w:rsidR="00A27FC0">
        <w:rPr>
          <w:lang w:val="en-US"/>
        </w:rPr>
        <w:t>id</w:t>
      </w:r>
      <w:r w:rsidR="00A27FC0" w:rsidRPr="00A27FC0">
        <w:t xml:space="preserve"> </w:t>
      </w:r>
      <w:r w:rsidR="00A27FC0">
        <w:t xml:space="preserve">пользователя из </w:t>
      </w:r>
      <w:r w:rsidR="00A27FC0">
        <w:rPr>
          <w:lang w:val="en-US"/>
        </w:rPr>
        <w:t>URL</w:t>
      </w:r>
      <w:r w:rsidR="00A27FC0" w:rsidRPr="00A27FC0">
        <w:t xml:space="preserve"> </w:t>
      </w:r>
      <w:r w:rsidR="00A27FC0">
        <w:t xml:space="preserve">записывается в переменную </w:t>
      </w:r>
      <w:r w:rsidR="00A27FC0">
        <w:rPr>
          <w:lang w:val="en-US"/>
        </w:rPr>
        <w:t>id</w:t>
      </w:r>
      <w:r w:rsidR="00A27FC0" w:rsidRPr="00A27FC0">
        <w:t>.</w:t>
      </w:r>
    </w:p>
    <w:p w14:paraId="1DC3023B" w14:textId="316F123E" w:rsidR="004A280D" w:rsidRDefault="004A280D" w:rsidP="004A280D">
      <w:pPr>
        <w:pStyle w:val="3"/>
      </w:pPr>
      <w:bookmarkStart w:id="27" w:name="_Toc170040574"/>
      <w:r>
        <w:t>Запрос с телом</w:t>
      </w:r>
      <w:bookmarkEnd w:id="27"/>
    </w:p>
    <w:p w14:paraId="2AA0CA75" w14:textId="6D5573EC" w:rsidR="00124B0E" w:rsidRPr="00F129C8" w:rsidRDefault="00124B0E" w:rsidP="00124B0E">
      <w:pPr>
        <w:ind w:left="1134"/>
      </w:pPr>
      <w:r>
        <w:t xml:space="preserve">Запрос, информация в котором передаётся </w:t>
      </w:r>
      <w:r w:rsidR="00F129C8">
        <w:t>в теле запроса.</w:t>
      </w:r>
    </w:p>
    <w:p w14:paraId="57380BC1" w14:textId="6734EEA1" w:rsidR="001F1325" w:rsidRDefault="00F129C8" w:rsidP="001F1325">
      <w:pPr>
        <w:jc w:val="center"/>
      </w:pPr>
      <w:r>
        <w:rPr>
          <w:noProof/>
        </w:rPr>
        <w:drawing>
          <wp:inline distT="0" distB="0" distL="0" distR="0" wp14:anchorId="74B372F2" wp14:editId="69C7335E">
            <wp:extent cx="3676650" cy="2524125"/>
            <wp:effectExtent l="0" t="0" r="0" b="9525"/>
            <wp:docPr id="457219132" name="Рисунок 1" descr="Изображение выглядит как текст, снимок экрана, Шрифт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57219132" name="Рисунок 1" descr="Изображение выглядит как текст, снимок экрана, Шрифт&#10;&#10;Автоматически созданное описание"/>
                    <pic:cNvPicPr/>
                  </pic:nvPicPr>
                  <pic:blipFill>
                    <a:blip r:embed="rId22"/>
                    <a:stretch>
                      <a:fillRect/>
                    </a:stretch>
                  </pic:blipFill>
                  <pic:spPr>
                    <a:xfrm>
                      <a:off x="0" y="0"/>
                      <a:ext cx="3676650" cy="252412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475C67C" w14:textId="045DE075" w:rsidR="001F1325" w:rsidRDefault="001F1325" w:rsidP="001F1325">
      <w:pPr>
        <w:pStyle w:val="a6"/>
      </w:pPr>
      <w:r>
        <w:t>Рис. 1</w:t>
      </w:r>
      <w:r w:rsidR="004D3F85">
        <w:t>4</w:t>
      </w:r>
      <w:r>
        <w:t>. Запрос с телом</w:t>
      </w:r>
      <w:r w:rsidR="00F725E0">
        <w:t>.</w:t>
      </w:r>
    </w:p>
    <w:p w14:paraId="61F3FAF0" w14:textId="364F6E2A" w:rsidR="00F129C8" w:rsidRDefault="00F129C8" w:rsidP="00F129C8">
      <w:pPr>
        <w:rPr>
          <w:lang w:val="en-US"/>
        </w:rPr>
      </w:pPr>
      <w:r>
        <w:tab/>
      </w:r>
      <w:r>
        <w:tab/>
        <w:t xml:space="preserve">В </w:t>
      </w:r>
      <w:r>
        <w:rPr>
          <w:lang w:val="en-US"/>
        </w:rPr>
        <w:t>Spring</w:t>
      </w:r>
      <w:r w:rsidRPr="00F129C8">
        <w:t xml:space="preserve"> </w:t>
      </w:r>
      <w:r>
        <w:t xml:space="preserve">получение данных из тела происходит с помощью заведения </w:t>
      </w:r>
      <w:r>
        <w:rPr>
          <w:lang w:val="en-US"/>
        </w:rPr>
        <w:t>DTO</w:t>
      </w:r>
      <w:r w:rsidRPr="00F129C8">
        <w:t xml:space="preserve"> </w:t>
      </w:r>
      <w:r>
        <w:t xml:space="preserve">под нужные данные и аннотацию </w:t>
      </w:r>
      <w:r>
        <w:rPr>
          <w:lang w:val="en-US"/>
        </w:rPr>
        <w:t>@RequestBody</w:t>
      </w:r>
    </w:p>
    <w:p w14:paraId="1EF48F59" w14:textId="76CD811B" w:rsidR="00F129C8" w:rsidRDefault="00F129C8" w:rsidP="00F129C8">
      <w:pPr>
        <w:rPr>
          <w:lang w:val="en-US"/>
        </w:rPr>
      </w:pPr>
      <w:r>
        <w:rPr>
          <w:noProof/>
        </w:rPr>
        <w:drawing>
          <wp:inline distT="0" distB="0" distL="0" distR="0" wp14:anchorId="44DEDB73" wp14:editId="23C01538">
            <wp:extent cx="5940425" cy="1764665"/>
            <wp:effectExtent l="0" t="0" r="3175" b="6985"/>
            <wp:docPr id="123637358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236373582" name=""/>
                    <pic:cNvPicPr/>
                  </pic:nvPicPr>
                  <pic:blipFill>
                    <a:blip r:embed="rId23"/>
                    <a:stretch>
                      <a:fillRect/>
                    </a:stretch>
                  </pic:blipFill>
                  <pic:spPr>
                    <a:xfrm>
                      <a:off x="0" y="0"/>
                      <a:ext cx="5940425" cy="176466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0D3137B" w14:textId="4F972BC0" w:rsidR="00F129C8" w:rsidRPr="001A478F" w:rsidRDefault="00F129C8" w:rsidP="00F129C8">
      <w:pPr>
        <w:pStyle w:val="a6"/>
      </w:pPr>
      <w:r>
        <w:t>Рис. 1</w:t>
      </w:r>
      <w:r w:rsidR="004D3F85">
        <w:t>5</w:t>
      </w:r>
      <w:r>
        <w:t>. Обработка запроса с телом</w:t>
      </w:r>
      <w:r w:rsidR="001A478F">
        <w:t>.</w:t>
      </w:r>
      <w:r w:rsidR="001A478F">
        <w:br/>
        <w:t xml:space="preserve">Тело запроса записывается в переменную </w:t>
      </w:r>
      <w:proofErr w:type="spellStart"/>
      <w:r w:rsidR="001A478F">
        <w:rPr>
          <w:lang w:val="en-US"/>
        </w:rPr>
        <w:t>updateD</w:t>
      </w:r>
      <w:r w:rsidR="00596A42">
        <w:rPr>
          <w:lang w:val="en-US"/>
        </w:rPr>
        <w:t>to</w:t>
      </w:r>
      <w:proofErr w:type="spellEnd"/>
      <w:r w:rsidR="001A478F" w:rsidRPr="001A478F">
        <w:t>.</w:t>
      </w:r>
    </w:p>
    <w:p w14:paraId="5B0D91D8" w14:textId="2522FAC1" w:rsidR="009E5018" w:rsidRDefault="00831DB8" w:rsidP="009E5018">
      <w:pPr>
        <w:pStyle w:val="1"/>
      </w:pPr>
      <w:r>
        <w:br w:type="column"/>
      </w:r>
      <w:bookmarkStart w:id="28" w:name="_Toc170040575"/>
      <w:r w:rsidR="009E5018">
        <w:lastRenderedPageBreak/>
        <w:t>Тестирование</w:t>
      </w:r>
      <w:bookmarkEnd w:id="28"/>
    </w:p>
    <w:p w14:paraId="1F2D6E34" w14:textId="00A7EBE7" w:rsidR="006E35DF" w:rsidRPr="00044169" w:rsidRDefault="003B0B41" w:rsidP="006E35DF">
      <w:pPr>
        <w:ind w:left="567"/>
      </w:pPr>
      <w:r>
        <w:t xml:space="preserve">Тестирование приложения было проведено силами </w:t>
      </w:r>
      <w:proofErr w:type="spellStart"/>
      <w:r>
        <w:rPr>
          <w:lang w:val="en-US"/>
        </w:rPr>
        <w:t>InteliJ</w:t>
      </w:r>
      <w:proofErr w:type="spellEnd"/>
      <w:r w:rsidRPr="003B0B41">
        <w:t xml:space="preserve"> </w:t>
      </w:r>
      <w:r>
        <w:rPr>
          <w:lang w:val="en-US"/>
        </w:rPr>
        <w:t>IDEA</w:t>
      </w:r>
      <w:r w:rsidRPr="003B0B41">
        <w:t xml:space="preserve"> </w:t>
      </w:r>
      <w:r>
        <w:rPr>
          <w:lang w:val="en-US"/>
        </w:rPr>
        <w:t>ULTIMATE</w:t>
      </w:r>
      <w:r w:rsidRPr="003B0B41">
        <w:t>.</w:t>
      </w:r>
    </w:p>
    <w:p w14:paraId="51D14E10" w14:textId="0AC103A6" w:rsidR="003B0B41" w:rsidRDefault="003B0B41" w:rsidP="003B0B41">
      <w:pPr>
        <w:ind w:firstLine="567"/>
      </w:pPr>
      <w:r>
        <w:t>Были созданы и запущены все виды запросов, в том числе и запросы с ошибками в данных, на что был выдан корректный результат</w:t>
      </w:r>
      <w:r w:rsidR="00981D59">
        <w:t>.</w:t>
      </w:r>
    </w:p>
    <w:p w14:paraId="3C789E17" w14:textId="5FCD9DE0" w:rsidR="00981D59" w:rsidRDefault="00981D59" w:rsidP="00981D59">
      <w:pPr>
        <w:ind w:firstLine="567"/>
      </w:pPr>
      <w:r>
        <w:t xml:space="preserve">Для более удобной демонстрации процесса тестирования был использован сторонний клиент </w:t>
      </w:r>
      <w:r>
        <w:rPr>
          <w:lang w:val="en-US"/>
        </w:rPr>
        <w:t>Postman</w:t>
      </w:r>
      <w:r w:rsidRPr="00981D59">
        <w:t>.</w:t>
      </w:r>
    </w:p>
    <w:p w14:paraId="48B531F0" w14:textId="554A5B12" w:rsidR="004D3F85" w:rsidRPr="004D3F85" w:rsidRDefault="004D3F85" w:rsidP="00981D59">
      <w:pPr>
        <w:ind w:firstLine="567"/>
      </w:pPr>
      <w:r w:rsidRPr="004D3F85">
        <w:t>{{</w:t>
      </w:r>
      <w:r>
        <w:rPr>
          <w:lang w:val="en-US"/>
        </w:rPr>
        <w:t>home</w:t>
      </w:r>
      <w:r w:rsidRPr="004D3F85">
        <w:t xml:space="preserve">}} — </w:t>
      </w:r>
      <w:r>
        <w:t xml:space="preserve">переменная, содержащая </w:t>
      </w:r>
      <w:r>
        <w:rPr>
          <w:lang w:val="en-US"/>
        </w:rPr>
        <w:t>URL</w:t>
      </w:r>
      <w:r w:rsidRPr="004D3F85">
        <w:t xml:space="preserve"> </w:t>
      </w:r>
      <w:r>
        <w:t>адрес сервера.</w:t>
      </w:r>
    </w:p>
    <w:p w14:paraId="0C65D785" w14:textId="35DD7625" w:rsidR="00981D59" w:rsidRDefault="00981D59" w:rsidP="00981D59">
      <w:pPr>
        <w:rPr>
          <w:lang w:val="en-US"/>
        </w:rPr>
      </w:pPr>
      <w:r>
        <w:rPr>
          <w:noProof/>
        </w:rPr>
        <w:drawing>
          <wp:inline distT="0" distB="0" distL="0" distR="0" wp14:anchorId="0C0A2CE1" wp14:editId="7D68797E">
            <wp:extent cx="5648325" cy="2809875"/>
            <wp:effectExtent l="0" t="0" r="9525" b="9525"/>
            <wp:docPr id="2000067130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00067130" name=""/>
                    <pic:cNvPicPr/>
                  </pic:nvPicPr>
                  <pic:blipFill>
                    <a:blip r:embed="rId24"/>
                    <a:stretch>
                      <a:fillRect/>
                    </a:stretch>
                  </pic:blipFill>
                  <pic:spPr>
                    <a:xfrm>
                      <a:off x="0" y="0"/>
                      <a:ext cx="5648325" cy="28098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8E99778" w14:textId="54013BE4" w:rsidR="00981D59" w:rsidRPr="00044169" w:rsidRDefault="001D7550" w:rsidP="00981D59">
      <w:pPr>
        <w:pStyle w:val="a6"/>
      </w:pPr>
      <w:r>
        <w:t>Рис. 1</w:t>
      </w:r>
      <w:r w:rsidR="004D3F85">
        <w:t>6</w:t>
      </w:r>
      <w:r>
        <w:t>. Пример тестирования запроса без тела.</w:t>
      </w:r>
      <w:r>
        <w:br/>
        <w:t xml:space="preserve">Запрос должен был выдать </w:t>
      </w:r>
      <w:r>
        <w:rPr>
          <w:lang w:val="en-US"/>
        </w:rPr>
        <w:t>id</w:t>
      </w:r>
      <w:r w:rsidRPr="001D7550">
        <w:t xml:space="preserve"> </w:t>
      </w:r>
      <w:r>
        <w:t>пользователя и его имя.</w:t>
      </w:r>
    </w:p>
    <w:p w14:paraId="393E647C" w14:textId="031B0B9E" w:rsidR="007C5F4C" w:rsidRDefault="007C5F4C" w:rsidP="007C5F4C">
      <w:pPr>
        <w:jc w:val="center"/>
        <w:rPr>
          <w:lang w:val="en-US"/>
        </w:rPr>
      </w:pPr>
      <w:r>
        <w:rPr>
          <w:noProof/>
        </w:rPr>
        <w:drawing>
          <wp:inline distT="0" distB="0" distL="0" distR="0" wp14:anchorId="3F9951DD" wp14:editId="77E65E3B">
            <wp:extent cx="4829175" cy="3114675"/>
            <wp:effectExtent l="0" t="0" r="9525" b="9525"/>
            <wp:docPr id="609732862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609732862" name=""/>
                    <pic:cNvPicPr/>
                  </pic:nvPicPr>
                  <pic:blipFill>
                    <a:blip r:embed="rId25"/>
                    <a:stretch>
                      <a:fillRect/>
                    </a:stretch>
                  </pic:blipFill>
                  <pic:spPr>
                    <a:xfrm>
                      <a:off x="0" y="0"/>
                      <a:ext cx="4829175" cy="31146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603FBE" w14:textId="57174747" w:rsidR="007C5F4C" w:rsidRDefault="007C5F4C" w:rsidP="007C5F4C">
      <w:pPr>
        <w:pStyle w:val="a6"/>
      </w:pPr>
      <w:r>
        <w:t>Рис. 1</w:t>
      </w:r>
      <w:r w:rsidR="004D3F85">
        <w:t>7</w:t>
      </w:r>
      <w:r>
        <w:t>. Пример тестирования запроса без тела.</w:t>
      </w:r>
      <w:r>
        <w:br/>
        <w:t>Запрос должен был выдать ошибку.</w:t>
      </w:r>
    </w:p>
    <w:p w14:paraId="3B1835A3" w14:textId="538A492C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7B25FD30" wp14:editId="570DA554">
            <wp:extent cx="5010150" cy="4791075"/>
            <wp:effectExtent l="0" t="0" r="0" b="9525"/>
            <wp:doc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49748345" name="Рисунок 1" descr="Изображение выглядит как текст, снимок экрана, программное обеспечение, Мультимедийное программное обеспечение&#10;&#10;Автоматически созданное описание"/>
                    <pic:cNvPicPr/>
                  </pic:nvPicPr>
                  <pic:blipFill>
                    <a:blip r:embed="rId26"/>
                    <a:stretch>
                      <a:fillRect/>
                    </a:stretch>
                  </pic:blipFill>
                  <pic:spPr>
                    <a:xfrm>
                      <a:off x="0" y="0"/>
                      <a:ext cx="5010150" cy="47910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24FB7AD" w14:textId="7909FF3A" w:rsidR="007C5F4C" w:rsidRDefault="007C5F4C" w:rsidP="007C5F4C">
      <w:pPr>
        <w:pStyle w:val="a6"/>
      </w:pPr>
      <w:r>
        <w:t>Рис. 1</w:t>
      </w:r>
      <w:r w:rsidR="004D3F85">
        <w:t>8</w:t>
      </w:r>
      <w:r>
        <w:t>. Пример тестирования запроса с телом.</w:t>
      </w:r>
      <w:r>
        <w:br/>
        <w:t xml:space="preserve">Запрос должен был выдать список всех пользователей с именем </w:t>
      </w:r>
      <w:r>
        <w:rPr>
          <w:lang w:val="en-US"/>
        </w:rPr>
        <w:t>L</w:t>
      </w:r>
      <w:r>
        <w:t>.</w:t>
      </w:r>
    </w:p>
    <w:p w14:paraId="25EFF4B6" w14:textId="7BE61919" w:rsidR="007C5F4C" w:rsidRDefault="007C5F4C" w:rsidP="007C5F4C">
      <w:pPr>
        <w:jc w:val="center"/>
      </w:pPr>
      <w:r>
        <w:rPr>
          <w:noProof/>
        </w:rPr>
        <w:lastRenderedPageBreak/>
        <w:drawing>
          <wp:inline distT="0" distB="0" distL="0" distR="0" wp14:anchorId="455DDC3A" wp14:editId="3CD6788F">
            <wp:extent cx="5086350" cy="4210050"/>
            <wp:effectExtent l="0" t="0" r="0" b="0"/>
            <wp:docPr id="1075835128" name="Рисунок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5835128" name=""/>
                    <pic:cNvPicPr/>
                  </pic:nvPicPr>
                  <pic:blipFill>
                    <a:blip r:embed="rId27"/>
                    <a:stretch>
                      <a:fillRect/>
                    </a:stretch>
                  </pic:blipFill>
                  <pic:spPr>
                    <a:xfrm>
                      <a:off x="0" y="0"/>
                      <a:ext cx="5086350" cy="42100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0D4B10E" w14:textId="54DC58DE" w:rsidR="007C5F4C" w:rsidRDefault="007C5F4C" w:rsidP="007C5F4C">
      <w:pPr>
        <w:pStyle w:val="a6"/>
      </w:pPr>
      <w:r>
        <w:t>Рис.1</w:t>
      </w:r>
      <w:r w:rsidR="004D3F85">
        <w:t>9</w:t>
      </w:r>
      <w:r>
        <w:t>. Пример тестирования запроса с телом.</w:t>
      </w:r>
      <w:r>
        <w:br/>
        <w:t>Запрос должен был выдать ошибку.</w:t>
      </w:r>
    </w:p>
    <w:p w14:paraId="761E2AF6" w14:textId="7CA6B75E" w:rsidR="007C5F4C" w:rsidRPr="00044169" w:rsidRDefault="007C5F4C" w:rsidP="007C5F4C">
      <w:r>
        <w:tab/>
      </w:r>
      <w:r w:rsidR="004C2860">
        <w:t>Таким же образом</w:t>
      </w:r>
      <w:r>
        <w:t xml:space="preserve"> было проведено тестирование всех остальных запросов.</w:t>
      </w:r>
    </w:p>
    <w:p w14:paraId="25305C80" w14:textId="49FA80E0" w:rsidR="00723D6B" w:rsidRDefault="00831DB8" w:rsidP="00945585">
      <w:pPr>
        <w:pStyle w:val="1"/>
      </w:pPr>
      <w:r>
        <w:br w:type="column"/>
      </w:r>
      <w:bookmarkStart w:id="29" w:name="_Toc170040576"/>
      <w:r w:rsidR="003D6A0F" w:rsidRPr="00D803FA">
        <w:lastRenderedPageBreak/>
        <w:t>Вывод</w:t>
      </w:r>
      <w:bookmarkEnd w:id="29"/>
    </w:p>
    <w:p w14:paraId="085EA758" w14:textId="18AEF108" w:rsidR="001E7D56" w:rsidRPr="001E7D56" w:rsidRDefault="001E7D56" w:rsidP="001E7D56">
      <w:pPr>
        <w:ind w:firstLine="567"/>
      </w:pPr>
      <w:r w:rsidRPr="001E7D56">
        <w:t xml:space="preserve">В результате проделанной работы была разработана </w:t>
      </w:r>
      <w:proofErr w:type="spellStart"/>
      <w:r w:rsidRPr="001E7D56">
        <w:t>backend</w:t>
      </w:r>
      <w:proofErr w:type="spellEnd"/>
      <w:r w:rsidRPr="001E7D56">
        <w:t xml:space="preserve"> составляющая </w:t>
      </w:r>
      <w:r>
        <w:t>приложения</w:t>
      </w:r>
      <w:r w:rsidRPr="001E7D56">
        <w:t xml:space="preserve"> для работы со списками задач различных пользователей, позволяющая обрабатывать </w:t>
      </w:r>
      <w:r>
        <w:t>различные</w:t>
      </w:r>
      <w:r w:rsidRPr="001E7D56">
        <w:t xml:space="preserve"> </w:t>
      </w:r>
      <w:proofErr w:type="spellStart"/>
      <w:r w:rsidRPr="001E7D56">
        <w:t>http</w:t>
      </w:r>
      <w:proofErr w:type="spellEnd"/>
      <w:r w:rsidRPr="001E7D56">
        <w:t xml:space="preserve"> запросы к серверу и перехватывающая внутренние исключения</w:t>
      </w:r>
      <w:r w:rsidR="004A4955">
        <w:t>, возвращая ошибку в удобном для чтения формате.</w:t>
      </w:r>
    </w:p>
    <w:p w14:paraId="0463D03E" w14:textId="1D88E272" w:rsidR="004B2581" w:rsidRPr="00723D6B" w:rsidRDefault="00723D6B" w:rsidP="001E7D56">
      <w:pPr>
        <w:pStyle w:val="1"/>
      </w:pPr>
      <w:r>
        <w:br w:type="column"/>
      </w:r>
      <w:bookmarkStart w:id="30" w:name="_Toc170040577"/>
      <w:r w:rsidR="004B2581" w:rsidRPr="00723D6B">
        <w:lastRenderedPageBreak/>
        <w:t>Источники</w:t>
      </w:r>
      <w:bookmarkEnd w:id="30"/>
    </w:p>
    <w:p w14:paraId="24F24702" w14:textId="77777777" w:rsidR="00D73FDB" w:rsidRPr="00D73FDB" w:rsidRDefault="00C27FB3" w:rsidP="00D73FDB">
      <w:pPr>
        <w:pStyle w:val="ae"/>
        <w:rPr>
          <w:lang w:val="en-US"/>
        </w:rPr>
      </w:pPr>
      <w:r>
        <w:fldChar w:fldCharType="begin"/>
      </w:r>
      <w:r w:rsidR="00DD64B7">
        <w:rPr>
          <w:lang w:val="en-US"/>
        </w:rPr>
        <w:instrText xml:space="preserve"> ADDIN ZOTERO_BIBL {"uncited":[],"omitted":[],"custom":[]} CSL_BIBLIOGRAPHY </w:instrText>
      </w:r>
      <w:r>
        <w:fldChar w:fldCharType="separate"/>
      </w:r>
      <w:r w:rsidR="00D73FDB" w:rsidRPr="00D73FDB">
        <w:rPr>
          <w:lang w:val="en-US"/>
        </w:rPr>
        <w:t>1. Docker - Reference documentation // Docker Documentation [</w:t>
      </w:r>
      <w:r w:rsidR="00D73FDB" w:rsidRPr="00D73FDB">
        <w:t>Электронный</w:t>
      </w:r>
      <w:r w:rsidR="00D73FDB" w:rsidRPr="00D73FDB">
        <w:rPr>
          <w:lang w:val="en-US"/>
        </w:rPr>
        <w:t xml:space="preserve"> </w:t>
      </w:r>
      <w:r w:rsidR="00D73FDB" w:rsidRPr="00D73FDB">
        <w:t>ресурс</w:t>
      </w:r>
      <w:r w:rsidR="00D73FDB" w:rsidRPr="00D73FDB">
        <w:rPr>
          <w:lang w:val="en-US"/>
        </w:rPr>
        <w:t>]. URL: https://docs.docker.com/reference/ (</w:t>
      </w:r>
      <w:r w:rsidR="00D73FDB" w:rsidRPr="00D73FDB">
        <w:t>дата</w:t>
      </w:r>
      <w:r w:rsidR="00D73FDB" w:rsidRPr="00D73FDB">
        <w:rPr>
          <w:lang w:val="en-US"/>
        </w:rPr>
        <w:t xml:space="preserve"> </w:t>
      </w:r>
      <w:r w:rsidR="00D73FDB" w:rsidRPr="00D73FDB">
        <w:t>обращения</w:t>
      </w:r>
      <w:r w:rsidR="00D73FDB" w:rsidRPr="00D73FDB">
        <w:rPr>
          <w:lang w:val="en-US"/>
        </w:rPr>
        <w:t>: 18.06.2024).</w:t>
      </w:r>
    </w:p>
    <w:p w14:paraId="7D9AED24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2. PostgreSQL 16.3 Documentation // PostgreSQL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postgresql.org/docs/16/index.html (дата обращения: 22.06.2024).</w:t>
      </w:r>
    </w:p>
    <w:p w14:paraId="3B8880FA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3. Maven – Maven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maven.apache.org/guides/index.html (дата обращения: 22.06.2024).</w:t>
      </w:r>
    </w:p>
    <w:p w14:paraId="7EC8DD3E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4. Documentation Overview</w:t>
      </w:r>
      <w:r w:rsidRPr="00D73FDB">
        <w:rPr>
          <w:rFonts w:ascii="Arial" w:hAnsi="Arial" w:cs="Arial"/>
          <w:lang w:val="en-US"/>
        </w:rPr>
        <w:t> </w:t>
      </w:r>
      <w:r w:rsidRPr="00D73FDB">
        <w:rPr>
          <w:lang w:val="en-US"/>
        </w:rPr>
        <w:t>:: Spring Boot [</w:t>
      </w:r>
      <w:r w:rsidRPr="00D73FDB">
        <w:rPr>
          <w:rFonts w:ascii="Aptos" w:hAnsi="Aptos" w:cs="Aptos"/>
        </w:rPr>
        <w:t>Электронный</w:t>
      </w:r>
      <w:r w:rsidRPr="00D73FDB">
        <w:rPr>
          <w:lang w:val="en-US"/>
        </w:rPr>
        <w:t xml:space="preserve"> </w:t>
      </w:r>
      <w:r w:rsidRPr="00D73FDB">
        <w:rPr>
          <w:rFonts w:ascii="Aptos" w:hAnsi="Aptos" w:cs="Aptos"/>
        </w:rPr>
        <w:t>ресурс</w:t>
      </w:r>
      <w:r w:rsidRPr="00D73FDB">
        <w:rPr>
          <w:lang w:val="en-US"/>
        </w:rPr>
        <w:t xml:space="preserve">]. </w:t>
      </w:r>
      <w:r w:rsidRPr="00D73FDB">
        <w:t>URL: https://docs.spring.io/spring-boot/documentation.html (</w:t>
      </w:r>
      <w:r w:rsidRPr="00D73FDB">
        <w:rPr>
          <w:rFonts w:ascii="Aptos" w:hAnsi="Aptos" w:cs="Aptos"/>
        </w:rPr>
        <w:t>дата</w:t>
      </w:r>
      <w:r w:rsidRPr="00D73FDB">
        <w:t xml:space="preserve"> </w:t>
      </w:r>
      <w:r w:rsidRPr="00D73FDB">
        <w:rPr>
          <w:rFonts w:ascii="Aptos" w:hAnsi="Aptos" w:cs="Aptos"/>
        </w:rPr>
        <w:t>обращения</w:t>
      </w:r>
      <w:r w:rsidRPr="00D73FDB">
        <w:t>: 18.06.2024).</w:t>
      </w:r>
    </w:p>
    <w:p w14:paraId="7ADC9F56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5. Documentation - 6.5 - Hibernate ORM // Hibernate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hibernate.org/orm/documentation/6.5/ (дата обращения: 18.06.2024).</w:t>
      </w:r>
    </w:p>
    <w:p w14:paraId="7CD9A458" w14:textId="77777777" w:rsidR="00D73FDB" w:rsidRPr="00D73FDB" w:rsidRDefault="00D73FDB" w:rsidP="00D73FDB">
      <w:pPr>
        <w:pStyle w:val="ae"/>
      </w:pPr>
      <w:r w:rsidRPr="00D73FDB">
        <w:t>6. Lombok - documentation [Электронный ресурс]. URL: https://projectlombok.org/features/ (дата обращения: 22.06.2024).</w:t>
      </w:r>
    </w:p>
    <w:p w14:paraId="4482B8C8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7. Flyway CLI and API - Flyway - Product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documentation.red-gate.com/flyway/flyway-cli-and-api (дата обращения: 18.06.2024).</w:t>
      </w:r>
    </w:p>
    <w:p w14:paraId="65F7B163" w14:textId="77777777" w:rsidR="00D73FDB" w:rsidRPr="00D73FDB" w:rsidRDefault="00D73FDB" w:rsidP="00D73FDB">
      <w:pPr>
        <w:pStyle w:val="ae"/>
      </w:pPr>
      <w:r w:rsidRPr="00D73FDB">
        <w:rPr>
          <w:lang w:val="en-US"/>
        </w:rPr>
        <w:t>8. Getting started | IntelliJ IDEA Documentation [</w:t>
      </w:r>
      <w:r w:rsidRPr="00D73FDB">
        <w:t>Электронный</w:t>
      </w:r>
      <w:r w:rsidRPr="00D73FDB">
        <w:rPr>
          <w:lang w:val="en-US"/>
        </w:rPr>
        <w:t xml:space="preserve"> </w:t>
      </w:r>
      <w:r w:rsidRPr="00D73FDB">
        <w:t>ресурс</w:t>
      </w:r>
      <w:r w:rsidRPr="00D73FDB">
        <w:rPr>
          <w:lang w:val="en-US"/>
        </w:rPr>
        <w:t xml:space="preserve">]. </w:t>
      </w:r>
      <w:r w:rsidRPr="00D73FDB">
        <w:t>URL: https://www.jetbrains.com/help/idea/getting-started.html (дата обращения: 22.06.2024).</w:t>
      </w:r>
    </w:p>
    <w:p w14:paraId="1A93BB25" w14:textId="0F383B88" w:rsidR="00EB19F5" w:rsidRPr="00EB19F5" w:rsidRDefault="00C27FB3" w:rsidP="00111887">
      <w:r>
        <w:fldChar w:fldCharType="end"/>
      </w:r>
    </w:p>
    <w:sectPr w:rsidR="00EB19F5" w:rsidRPr="00EB19F5" w:rsidSect="0033058A">
      <w:pgSz w:w="11906" w:h="16838"/>
      <w:pgMar w:top="1134" w:right="850" w:bottom="1134" w:left="1701" w:header="708" w:footer="708" w:gutter="0"/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endnote w:type="separator" w:id="-1">
    <w:p w14:paraId="65ABF435" w14:textId="77777777" w:rsidR="006F6E65" w:rsidRDefault="006F6E65" w:rsidP="0033058A">
      <w:pPr>
        <w:spacing w:after="0" w:line="240" w:lineRule="auto"/>
      </w:pPr>
      <w:r>
        <w:separator/>
      </w:r>
    </w:p>
  </w:endnote>
  <w:endnote w:type="continuationSeparator" w:id="0">
    <w:p w14:paraId="5C6DABCD" w14:textId="77777777" w:rsidR="006F6E65" w:rsidRDefault="006F6E65" w:rsidP="0033058A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Yu Gothic Light">
    <w:altName w:val="游ゴシック Light"/>
    <w:panose1 w:val="020B0300000000000000"/>
    <w:charset w:val="80"/>
    <w:family w:val="swiss"/>
    <w:pitch w:val="variable"/>
    <w:sig w:usb0="E00002FF" w:usb1="2AC7FDFF" w:usb2="00000016" w:usb3="00000000" w:csb0="000200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Yu Gothic">
    <w:altName w:val="游ゴシック"/>
    <w:panose1 w:val="020B0400000000000000"/>
    <w:charset w:val="80"/>
    <w:family w:val="swiss"/>
    <w:pitch w:val="variable"/>
    <w:sig w:usb0="E00002FF" w:usb1="2AC7FDFF" w:usb2="00000016" w:usb3="00000000" w:csb0="000200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footnote w:type="separator" w:id="-1">
    <w:p w14:paraId="7122F1B1" w14:textId="77777777" w:rsidR="006F6E65" w:rsidRDefault="006F6E65" w:rsidP="0033058A">
      <w:pPr>
        <w:spacing w:after="0" w:line="240" w:lineRule="auto"/>
      </w:pPr>
      <w:r>
        <w:separator/>
      </w:r>
    </w:p>
  </w:footnote>
  <w:footnote w:type="continuationSeparator" w:id="0">
    <w:p w14:paraId="427A731D" w14:textId="77777777" w:rsidR="006F6E65" w:rsidRDefault="006F6E65" w:rsidP="0033058A">
      <w:pPr>
        <w:spacing w:after="0"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D047D66"/>
    <w:multiLevelType w:val="hybridMultilevel"/>
    <w:tmpl w:val="C57CC54C"/>
    <w:lvl w:ilvl="0" w:tplc="2D0A2766">
      <w:start w:val="1"/>
      <w:numFmt w:val="decimal"/>
      <w:lvlText w:val="%1."/>
      <w:lvlJc w:val="left"/>
      <w:pPr>
        <w:ind w:left="177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0" w:hanging="360"/>
      </w:pPr>
    </w:lvl>
    <w:lvl w:ilvl="2" w:tplc="0419001B">
      <w:start w:val="1"/>
      <w:numFmt w:val="lowerRoman"/>
      <w:lvlText w:val="%3."/>
      <w:lvlJc w:val="right"/>
      <w:pPr>
        <w:ind w:left="3210" w:hanging="180"/>
      </w:pPr>
    </w:lvl>
    <w:lvl w:ilvl="3" w:tplc="0419000F">
      <w:start w:val="1"/>
      <w:numFmt w:val="decimal"/>
      <w:lvlText w:val="%4."/>
      <w:lvlJc w:val="left"/>
      <w:pPr>
        <w:ind w:left="3930" w:hanging="360"/>
      </w:pPr>
    </w:lvl>
    <w:lvl w:ilvl="4" w:tplc="04190019" w:tentative="1">
      <w:start w:val="1"/>
      <w:numFmt w:val="lowerLetter"/>
      <w:lvlText w:val="%5."/>
      <w:lvlJc w:val="left"/>
      <w:pPr>
        <w:ind w:left="4650" w:hanging="360"/>
      </w:pPr>
    </w:lvl>
    <w:lvl w:ilvl="5" w:tplc="0419001B" w:tentative="1">
      <w:start w:val="1"/>
      <w:numFmt w:val="lowerRoman"/>
      <w:lvlText w:val="%6."/>
      <w:lvlJc w:val="right"/>
      <w:pPr>
        <w:ind w:left="5370" w:hanging="180"/>
      </w:pPr>
    </w:lvl>
    <w:lvl w:ilvl="6" w:tplc="0419000F" w:tentative="1">
      <w:start w:val="1"/>
      <w:numFmt w:val="decimal"/>
      <w:lvlText w:val="%7."/>
      <w:lvlJc w:val="left"/>
      <w:pPr>
        <w:ind w:left="6090" w:hanging="360"/>
      </w:pPr>
    </w:lvl>
    <w:lvl w:ilvl="7" w:tplc="04190019" w:tentative="1">
      <w:start w:val="1"/>
      <w:numFmt w:val="lowerLetter"/>
      <w:lvlText w:val="%8."/>
      <w:lvlJc w:val="left"/>
      <w:pPr>
        <w:ind w:left="6810" w:hanging="360"/>
      </w:pPr>
    </w:lvl>
    <w:lvl w:ilvl="8" w:tplc="0419001B" w:tentative="1">
      <w:start w:val="1"/>
      <w:numFmt w:val="lowerRoman"/>
      <w:lvlText w:val="%9."/>
      <w:lvlJc w:val="right"/>
      <w:pPr>
        <w:ind w:left="7530" w:hanging="180"/>
      </w:pPr>
    </w:lvl>
  </w:abstractNum>
  <w:abstractNum w:abstractNumId="1" w15:restartNumberingAfterBreak="0">
    <w:nsid w:val="153D6910"/>
    <w:multiLevelType w:val="hybridMultilevel"/>
    <w:tmpl w:val="DF5430A4"/>
    <w:lvl w:ilvl="0" w:tplc="0419000F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" w15:restartNumberingAfterBreak="0">
    <w:nsid w:val="2C377B03"/>
    <w:multiLevelType w:val="multilevel"/>
    <w:tmpl w:val="AE1CFFB0"/>
    <w:lvl w:ilvl="0">
      <w:start w:val="1"/>
      <w:numFmt w:val="decimal"/>
      <w:pStyle w:val="1"/>
      <w:lvlText w:val="%1."/>
      <w:lvlJc w:val="left"/>
      <w:pPr>
        <w:ind w:left="567" w:hanging="567"/>
      </w:pPr>
      <w:rPr>
        <w:rFonts w:hint="default"/>
      </w:rPr>
    </w:lvl>
    <w:lvl w:ilvl="1">
      <w:start w:val="1"/>
      <w:numFmt w:val="decimal"/>
      <w:pStyle w:val="2"/>
      <w:lvlText w:val="%1.%2."/>
      <w:lvlJc w:val="left"/>
      <w:pPr>
        <w:ind w:left="851" w:hanging="567"/>
      </w:pPr>
      <w:rPr>
        <w:rFonts w:hint="default"/>
      </w:rPr>
    </w:lvl>
    <w:lvl w:ilvl="2">
      <w:start w:val="1"/>
      <w:numFmt w:val="decimal"/>
      <w:pStyle w:val="3"/>
      <w:lvlText w:val="%1.%2.%3."/>
      <w:lvlJc w:val="left"/>
      <w:pPr>
        <w:ind w:left="1134" w:hanging="566"/>
      </w:pPr>
      <w:rPr>
        <w:rFonts w:hint="default"/>
      </w:rPr>
    </w:lvl>
    <w:lvl w:ilvl="3">
      <w:start w:val="1"/>
      <w:numFmt w:val="decimal"/>
      <w:pStyle w:val="4"/>
      <w:lvlText w:val="%1.%2.%3.%4."/>
      <w:lvlJc w:val="left"/>
      <w:pPr>
        <w:ind w:left="1418" w:hanging="567"/>
      </w:pPr>
      <w:rPr>
        <w:rFonts w:hint="default"/>
      </w:rPr>
    </w:lvl>
    <w:lvl w:ilvl="4">
      <w:start w:val="1"/>
      <w:numFmt w:val="decimal"/>
      <w:pStyle w:val="5"/>
      <w:lvlText w:val="%1.%2.%3.%4.%5."/>
      <w:lvlJc w:val="left"/>
      <w:pPr>
        <w:ind w:left="1701" w:hanging="565"/>
      </w:pPr>
      <w:rPr>
        <w:rFonts w:hint="default"/>
      </w:rPr>
    </w:lvl>
    <w:lvl w:ilvl="5">
      <w:start w:val="1"/>
      <w:numFmt w:val="decimal"/>
      <w:lvlText w:val="%1.%2.%3.%4.%5.%6."/>
      <w:lvlJc w:val="left"/>
      <w:pPr>
        <w:ind w:left="1874" w:hanging="454"/>
      </w:pPr>
      <w:rPr>
        <w:rFonts w:hint="default"/>
      </w:rPr>
    </w:lvl>
    <w:lvl w:ilvl="6">
      <w:start w:val="1"/>
      <w:numFmt w:val="decimal"/>
      <w:lvlText w:val="%1.%2.%3.%4.%5.%6.%7."/>
      <w:lvlJc w:val="left"/>
      <w:pPr>
        <w:ind w:left="2158" w:hanging="454"/>
      </w:pPr>
      <w:rPr>
        <w:rFonts w:hint="default"/>
      </w:rPr>
    </w:lvl>
    <w:lvl w:ilvl="7">
      <w:start w:val="1"/>
      <w:numFmt w:val="decimal"/>
      <w:lvlText w:val="%1.%2.%3.%4.%5.%6.%7.%8."/>
      <w:lvlJc w:val="left"/>
      <w:pPr>
        <w:ind w:left="2442" w:hanging="454"/>
      </w:pPr>
      <w:rPr>
        <w:rFonts w:hint="default"/>
      </w:rPr>
    </w:lvl>
    <w:lvl w:ilvl="8">
      <w:start w:val="1"/>
      <w:numFmt w:val="decimal"/>
      <w:lvlText w:val="%1.%2.%3.%4.%5.%6.%7.%8.%9."/>
      <w:lvlJc w:val="left"/>
      <w:pPr>
        <w:ind w:left="2726" w:hanging="454"/>
      </w:pPr>
      <w:rPr>
        <w:rFonts w:hint="default"/>
      </w:rPr>
    </w:lvl>
  </w:abstractNum>
  <w:abstractNum w:abstractNumId="3" w15:restartNumberingAfterBreak="0">
    <w:nsid w:val="4B4D7DE4"/>
    <w:multiLevelType w:val="hybridMultilevel"/>
    <w:tmpl w:val="BB52D83C"/>
    <w:lvl w:ilvl="0" w:tplc="CD3E7780">
      <w:start w:val="1"/>
      <w:numFmt w:val="decimal"/>
      <w:lvlText w:val="%1."/>
      <w:lvlJc w:val="left"/>
      <w:pPr>
        <w:ind w:left="360" w:hanging="360"/>
      </w:pPr>
      <w:rPr>
        <w:rFonts w:hint="default"/>
        <w:b/>
        <w:bCs/>
      </w:rPr>
    </w:lvl>
    <w:lvl w:ilvl="1" w:tplc="F6247F30">
      <w:start w:val="1"/>
      <w:numFmt w:val="lowerLetter"/>
      <w:lvlText w:val="%2."/>
      <w:lvlJc w:val="left"/>
      <w:pPr>
        <w:ind w:left="1080" w:hanging="360"/>
      </w:pPr>
      <w:rPr>
        <w:b w:val="0"/>
        <w:bCs w:val="0"/>
      </w:r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" w15:restartNumberingAfterBreak="0">
    <w:nsid w:val="4B757FFA"/>
    <w:multiLevelType w:val="hybridMultilevel"/>
    <w:tmpl w:val="BE4E30A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5" w15:restartNumberingAfterBreak="0">
    <w:nsid w:val="52693B9C"/>
    <w:multiLevelType w:val="hybridMultilevel"/>
    <w:tmpl w:val="429E0DCA"/>
    <w:lvl w:ilvl="0" w:tplc="3A5409AA">
      <w:start w:val="1"/>
      <w:numFmt w:val="decimal"/>
      <w:lvlText w:val="%1."/>
      <w:lvlJc w:val="left"/>
      <w:pPr>
        <w:ind w:left="1776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2496" w:hanging="360"/>
      </w:pPr>
    </w:lvl>
    <w:lvl w:ilvl="2" w:tplc="0419001B" w:tentative="1">
      <w:start w:val="1"/>
      <w:numFmt w:val="lowerRoman"/>
      <w:lvlText w:val="%3."/>
      <w:lvlJc w:val="right"/>
      <w:pPr>
        <w:ind w:left="3216" w:hanging="180"/>
      </w:pPr>
    </w:lvl>
    <w:lvl w:ilvl="3" w:tplc="0419000F" w:tentative="1">
      <w:start w:val="1"/>
      <w:numFmt w:val="decimal"/>
      <w:lvlText w:val="%4."/>
      <w:lvlJc w:val="left"/>
      <w:pPr>
        <w:ind w:left="3936" w:hanging="360"/>
      </w:pPr>
    </w:lvl>
    <w:lvl w:ilvl="4" w:tplc="04190019" w:tentative="1">
      <w:start w:val="1"/>
      <w:numFmt w:val="lowerLetter"/>
      <w:lvlText w:val="%5."/>
      <w:lvlJc w:val="left"/>
      <w:pPr>
        <w:ind w:left="4656" w:hanging="360"/>
      </w:pPr>
    </w:lvl>
    <w:lvl w:ilvl="5" w:tplc="0419001B" w:tentative="1">
      <w:start w:val="1"/>
      <w:numFmt w:val="lowerRoman"/>
      <w:lvlText w:val="%6."/>
      <w:lvlJc w:val="right"/>
      <w:pPr>
        <w:ind w:left="5376" w:hanging="180"/>
      </w:pPr>
    </w:lvl>
    <w:lvl w:ilvl="6" w:tplc="0419000F" w:tentative="1">
      <w:start w:val="1"/>
      <w:numFmt w:val="decimal"/>
      <w:lvlText w:val="%7."/>
      <w:lvlJc w:val="left"/>
      <w:pPr>
        <w:ind w:left="6096" w:hanging="360"/>
      </w:pPr>
    </w:lvl>
    <w:lvl w:ilvl="7" w:tplc="04190019" w:tentative="1">
      <w:start w:val="1"/>
      <w:numFmt w:val="lowerLetter"/>
      <w:lvlText w:val="%8."/>
      <w:lvlJc w:val="left"/>
      <w:pPr>
        <w:ind w:left="6816" w:hanging="360"/>
      </w:pPr>
    </w:lvl>
    <w:lvl w:ilvl="8" w:tplc="0419001B" w:tentative="1">
      <w:start w:val="1"/>
      <w:numFmt w:val="lowerRoman"/>
      <w:lvlText w:val="%9."/>
      <w:lvlJc w:val="right"/>
      <w:pPr>
        <w:ind w:left="7536" w:hanging="180"/>
      </w:pPr>
    </w:lvl>
  </w:abstractNum>
  <w:abstractNum w:abstractNumId="6" w15:restartNumberingAfterBreak="0">
    <w:nsid w:val="6C111116"/>
    <w:multiLevelType w:val="multilevel"/>
    <w:tmpl w:val="0419001F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7" w15:restartNumberingAfterBreak="0">
    <w:nsid w:val="764B7B77"/>
    <w:multiLevelType w:val="hybridMultilevel"/>
    <w:tmpl w:val="8BDCF3F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1715345245">
    <w:abstractNumId w:val="7"/>
  </w:num>
  <w:num w:numId="2" w16cid:durableId="506988359">
    <w:abstractNumId w:val="6"/>
  </w:num>
  <w:num w:numId="3" w16cid:durableId="184055763">
    <w:abstractNumId w:val="2"/>
  </w:num>
  <w:num w:numId="4" w16cid:durableId="1934706410">
    <w:abstractNumId w:val="4"/>
  </w:num>
  <w:num w:numId="5" w16cid:durableId="1833594102">
    <w:abstractNumId w:val="3"/>
  </w:num>
  <w:num w:numId="6" w16cid:durableId="3670778">
    <w:abstractNumId w:val="1"/>
  </w:num>
  <w:num w:numId="7" w16cid:durableId="949242344">
    <w:abstractNumId w:val="5"/>
  </w:num>
  <w:num w:numId="8" w16cid:durableId="136826115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00"/>
  <w:doNotDisplayPageBoundaries/>
  <w:proofState w:spelling="clean" w:grammar="clean"/>
  <w:defaultTabStop w:val="708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0529C"/>
    <w:rsid w:val="0003103E"/>
    <w:rsid w:val="00044169"/>
    <w:rsid w:val="000676DC"/>
    <w:rsid w:val="000859A6"/>
    <w:rsid w:val="00096EC2"/>
    <w:rsid w:val="000A33C0"/>
    <w:rsid w:val="000C035A"/>
    <w:rsid w:val="00106879"/>
    <w:rsid w:val="00111887"/>
    <w:rsid w:val="00124B0E"/>
    <w:rsid w:val="00137CEC"/>
    <w:rsid w:val="00157B89"/>
    <w:rsid w:val="0019493B"/>
    <w:rsid w:val="00194ECA"/>
    <w:rsid w:val="001A478F"/>
    <w:rsid w:val="001B7460"/>
    <w:rsid w:val="001D7550"/>
    <w:rsid w:val="001E7D56"/>
    <w:rsid w:val="001F1325"/>
    <w:rsid w:val="00224AC7"/>
    <w:rsid w:val="00234AA3"/>
    <w:rsid w:val="002359C4"/>
    <w:rsid w:val="002512C5"/>
    <w:rsid w:val="002C50AA"/>
    <w:rsid w:val="00317EA1"/>
    <w:rsid w:val="0033058A"/>
    <w:rsid w:val="00334847"/>
    <w:rsid w:val="003624F5"/>
    <w:rsid w:val="003B0B41"/>
    <w:rsid w:val="003D6A0F"/>
    <w:rsid w:val="00431AB2"/>
    <w:rsid w:val="004723F6"/>
    <w:rsid w:val="004969C8"/>
    <w:rsid w:val="004A280D"/>
    <w:rsid w:val="004A4955"/>
    <w:rsid w:val="004A51B9"/>
    <w:rsid w:val="004B2581"/>
    <w:rsid w:val="004C2860"/>
    <w:rsid w:val="004D3F85"/>
    <w:rsid w:val="004E062A"/>
    <w:rsid w:val="004F0668"/>
    <w:rsid w:val="004F2099"/>
    <w:rsid w:val="00515F92"/>
    <w:rsid w:val="00592CAA"/>
    <w:rsid w:val="00596A42"/>
    <w:rsid w:val="005E2F25"/>
    <w:rsid w:val="005F5475"/>
    <w:rsid w:val="00644112"/>
    <w:rsid w:val="006A6929"/>
    <w:rsid w:val="006E35DF"/>
    <w:rsid w:val="006F6E65"/>
    <w:rsid w:val="0070529C"/>
    <w:rsid w:val="007071BA"/>
    <w:rsid w:val="00723D6B"/>
    <w:rsid w:val="007333CC"/>
    <w:rsid w:val="00756DF3"/>
    <w:rsid w:val="00762E47"/>
    <w:rsid w:val="007677B7"/>
    <w:rsid w:val="0079419E"/>
    <w:rsid w:val="0079512E"/>
    <w:rsid w:val="007C361A"/>
    <w:rsid w:val="007C5F4C"/>
    <w:rsid w:val="00831DB8"/>
    <w:rsid w:val="0084218C"/>
    <w:rsid w:val="00870E80"/>
    <w:rsid w:val="008B181B"/>
    <w:rsid w:val="008B3847"/>
    <w:rsid w:val="008F493B"/>
    <w:rsid w:val="00912685"/>
    <w:rsid w:val="009368FA"/>
    <w:rsid w:val="00945585"/>
    <w:rsid w:val="00965B68"/>
    <w:rsid w:val="00981D59"/>
    <w:rsid w:val="009C44E1"/>
    <w:rsid w:val="009E5018"/>
    <w:rsid w:val="00A27FC0"/>
    <w:rsid w:val="00A36863"/>
    <w:rsid w:val="00A53B99"/>
    <w:rsid w:val="00A80320"/>
    <w:rsid w:val="00BE6696"/>
    <w:rsid w:val="00C0323A"/>
    <w:rsid w:val="00C069A2"/>
    <w:rsid w:val="00C13E63"/>
    <w:rsid w:val="00C16B85"/>
    <w:rsid w:val="00C27FB3"/>
    <w:rsid w:val="00CB3BB3"/>
    <w:rsid w:val="00D26851"/>
    <w:rsid w:val="00D73FDB"/>
    <w:rsid w:val="00D803FA"/>
    <w:rsid w:val="00D9570C"/>
    <w:rsid w:val="00D96D1E"/>
    <w:rsid w:val="00DD64B7"/>
    <w:rsid w:val="00E17C71"/>
    <w:rsid w:val="00E64E31"/>
    <w:rsid w:val="00E717D2"/>
    <w:rsid w:val="00E7515C"/>
    <w:rsid w:val="00E87789"/>
    <w:rsid w:val="00EB16A1"/>
    <w:rsid w:val="00EB19F5"/>
    <w:rsid w:val="00F129C8"/>
    <w:rsid w:val="00F13818"/>
    <w:rsid w:val="00F725E0"/>
    <w:rsid w:val="00F92CA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6C3FBE4E"/>
  <w15:chartTrackingRefBased/>
  <w15:docId w15:val="{EFCDCBED-5A76-431F-887B-2DFF2B54899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Theme="minorHAnsi" w:eastAsiaTheme="minorHAnsi" w:hAnsiTheme="minorHAnsi" w:cstheme="minorBidi"/>
        <w:kern w:val="2"/>
        <w:sz w:val="22"/>
        <w:szCs w:val="22"/>
        <w:lang w:val="ru-RU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  <w:rsid w:val="004A51B9"/>
    <w:rPr>
      <w:sz w:val="24"/>
      <w:szCs w:val="24"/>
    </w:rPr>
  </w:style>
  <w:style w:type="paragraph" w:styleId="1">
    <w:name w:val="heading 1"/>
    <w:basedOn w:val="a"/>
    <w:next w:val="a"/>
    <w:link w:val="10"/>
    <w:uiPriority w:val="9"/>
    <w:qFormat/>
    <w:rsid w:val="00945585"/>
    <w:pPr>
      <w:numPr>
        <w:numId w:val="3"/>
      </w:numPr>
      <w:outlineLvl w:val="0"/>
    </w:pPr>
    <w:rPr>
      <w:b/>
      <w:bCs/>
      <w:sz w:val="40"/>
      <w:szCs w:val="40"/>
    </w:rPr>
  </w:style>
  <w:style w:type="paragraph" w:styleId="2">
    <w:name w:val="heading 2"/>
    <w:basedOn w:val="1"/>
    <w:next w:val="a"/>
    <w:link w:val="20"/>
    <w:uiPriority w:val="9"/>
    <w:unhideWhenUsed/>
    <w:qFormat/>
    <w:rsid w:val="00945585"/>
    <w:pPr>
      <w:numPr>
        <w:ilvl w:val="1"/>
      </w:numPr>
      <w:outlineLvl w:val="1"/>
    </w:pPr>
    <w:rPr>
      <w:sz w:val="32"/>
      <w:szCs w:val="32"/>
    </w:rPr>
  </w:style>
  <w:style w:type="paragraph" w:styleId="3">
    <w:name w:val="heading 3"/>
    <w:basedOn w:val="a0"/>
    <w:next w:val="a"/>
    <w:link w:val="30"/>
    <w:uiPriority w:val="9"/>
    <w:unhideWhenUsed/>
    <w:qFormat/>
    <w:rsid w:val="00194ECA"/>
    <w:pPr>
      <w:numPr>
        <w:ilvl w:val="2"/>
        <w:numId w:val="3"/>
      </w:numPr>
      <w:outlineLvl w:val="2"/>
    </w:pPr>
    <w:rPr>
      <w:b/>
      <w:bCs/>
      <w:sz w:val="28"/>
      <w:szCs w:val="28"/>
    </w:rPr>
  </w:style>
  <w:style w:type="paragraph" w:styleId="4">
    <w:name w:val="heading 4"/>
    <w:basedOn w:val="a0"/>
    <w:next w:val="a"/>
    <w:link w:val="40"/>
    <w:uiPriority w:val="9"/>
    <w:unhideWhenUsed/>
    <w:qFormat/>
    <w:rsid w:val="00234AA3"/>
    <w:pPr>
      <w:numPr>
        <w:ilvl w:val="3"/>
        <w:numId w:val="3"/>
      </w:numPr>
      <w:outlineLvl w:val="3"/>
    </w:pPr>
    <w:rPr>
      <w:b/>
      <w:bCs/>
      <w:sz w:val="26"/>
      <w:szCs w:val="26"/>
    </w:rPr>
  </w:style>
  <w:style w:type="paragraph" w:styleId="5">
    <w:name w:val="heading 5"/>
    <w:basedOn w:val="4"/>
    <w:next w:val="a"/>
    <w:link w:val="50"/>
    <w:uiPriority w:val="9"/>
    <w:unhideWhenUsed/>
    <w:qFormat/>
    <w:rsid w:val="00234AA3"/>
    <w:pPr>
      <w:numPr>
        <w:ilvl w:val="4"/>
      </w:numPr>
      <w:outlineLvl w:val="4"/>
    </w:pPr>
    <w:rPr>
      <w:sz w:val="24"/>
      <w:szCs w:val="24"/>
    </w:rPr>
  </w:style>
  <w:style w:type="paragraph" w:styleId="6">
    <w:name w:val="heading 6"/>
    <w:basedOn w:val="a"/>
    <w:next w:val="a"/>
    <w:link w:val="60"/>
    <w:uiPriority w:val="9"/>
    <w:semiHidden/>
    <w:unhideWhenUsed/>
    <w:qFormat/>
    <w:rsid w:val="0070529C"/>
    <w:pPr>
      <w:keepNext/>
      <w:keepLines/>
      <w:spacing w:before="40" w:after="0"/>
      <w:outlineLvl w:val="5"/>
    </w:pPr>
    <w:rPr>
      <w:rFonts w:eastAsiaTheme="majorEastAsia" w:cstheme="majorBidi"/>
      <w:i/>
      <w:iCs/>
      <w:color w:val="595959" w:themeColor="text1" w:themeTint="A6"/>
    </w:rPr>
  </w:style>
  <w:style w:type="paragraph" w:styleId="7">
    <w:name w:val="heading 7"/>
    <w:basedOn w:val="a"/>
    <w:next w:val="a"/>
    <w:link w:val="70"/>
    <w:uiPriority w:val="9"/>
    <w:semiHidden/>
    <w:unhideWhenUsed/>
    <w:qFormat/>
    <w:rsid w:val="0070529C"/>
    <w:pPr>
      <w:keepNext/>
      <w:keepLines/>
      <w:spacing w:before="40" w:after="0"/>
      <w:outlineLvl w:val="6"/>
    </w:pPr>
    <w:rPr>
      <w:rFonts w:eastAsiaTheme="majorEastAsia" w:cstheme="majorBidi"/>
      <w:color w:val="595959" w:themeColor="text1" w:themeTint="A6"/>
    </w:rPr>
  </w:style>
  <w:style w:type="paragraph" w:styleId="8">
    <w:name w:val="heading 8"/>
    <w:basedOn w:val="a"/>
    <w:next w:val="a"/>
    <w:link w:val="80"/>
    <w:uiPriority w:val="9"/>
    <w:semiHidden/>
    <w:unhideWhenUsed/>
    <w:qFormat/>
    <w:rsid w:val="0070529C"/>
    <w:pPr>
      <w:keepNext/>
      <w:keepLines/>
      <w:spacing w:after="0"/>
      <w:outlineLvl w:val="7"/>
    </w:pPr>
    <w:rPr>
      <w:rFonts w:eastAsiaTheme="majorEastAsia" w:cstheme="majorBidi"/>
      <w:i/>
      <w:iCs/>
      <w:color w:val="272727" w:themeColor="text1" w:themeTint="D8"/>
    </w:rPr>
  </w:style>
  <w:style w:type="paragraph" w:styleId="9">
    <w:name w:val="heading 9"/>
    <w:basedOn w:val="a"/>
    <w:next w:val="a"/>
    <w:link w:val="90"/>
    <w:uiPriority w:val="9"/>
    <w:semiHidden/>
    <w:unhideWhenUsed/>
    <w:qFormat/>
    <w:rsid w:val="0070529C"/>
    <w:pPr>
      <w:keepNext/>
      <w:keepLines/>
      <w:spacing w:after="0"/>
      <w:outlineLvl w:val="8"/>
    </w:pPr>
    <w:rPr>
      <w:rFonts w:eastAsiaTheme="majorEastAsia" w:cstheme="majorBidi"/>
      <w:color w:val="272727" w:themeColor="text1" w:themeTint="D8"/>
    </w:rPr>
  </w:style>
  <w:style w:type="character" w:default="1" w:styleId="a1">
    <w:name w:val="Default Paragraph Font"/>
    <w:uiPriority w:val="1"/>
    <w:semiHidden/>
    <w:unhideWhenUsed/>
  </w:style>
  <w:style w:type="table" w:default="1" w:styleId="a2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3">
    <w:name w:val="No List"/>
    <w:uiPriority w:val="99"/>
    <w:semiHidden/>
    <w:unhideWhenUsed/>
  </w:style>
  <w:style w:type="character" w:customStyle="1" w:styleId="10">
    <w:name w:val="Заголовок 1 Знак"/>
    <w:basedOn w:val="a1"/>
    <w:link w:val="1"/>
    <w:uiPriority w:val="9"/>
    <w:rsid w:val="00945585"/>
    <w:rPr>
      <w:b/>
      <w:bCs/>
      <w:sz w:val="40"/>
      <w:szCs w:val="40"/>
    </w:rPr>
  </w:style>
  <w:style w:type="character" w:customStyle="1" w:styleId="20">
    <w:name w:val="Заголовок 2 Знак"/>
    <w:basedOn w:val="a1"/>
    <w:link w:val="2"/>
    <w:uiPriority w:val="9"/>
    <w:rsid w:val="00945585"/>
    <w:rPr>
      <w:b/>
      <w:bCs/>
      <w:sz w:val="32"/>
      <w:szCs w:val="32"/>
    </w:rPr>
  </w:style>
  <w:style w:type="character" w:customStyle="1" w:styleId="30">
    <w:name w:val="Заголовок 3 Знак"/>
    <w:basedOn w:val="a1"/>
    <w:link w:val="3"/>
    <w:uiPriority w:val="9"/>
    <w:rsid w:val="00194ECA"/>
    <w:rPr>
      <w:b/>
      <w:bCs/>
      <w:sz w:val="28"/>
      <w:szCs w:val="28"/>
    </w:rPr>
  </w:style>
  <w:style w:type="character" w:customStyle="1" w:styleId="40">
    <w:name w:val="Заголовок 4 Знак"/>
    <w:basedOn w:val="a1"/>
    <w:link w:val="4"/>
    <w:uiPriority w:val="9"/>
    <w:rsid w:val="00234AA3"/>
    <w:rPr>
      <w:b/>
      <w:bCs/>
      <w:sz w:val="26"/>
      <w:szCs w:val="26"/>
    </w:rPr>
  </w:style>
  <w:style w:type="character" w:customStyle="1" w:styleId="50">
    <w:name w:val="Заголовок 5 Знак"/>
    <w:basedOn w:val="a1"/>
    <w:link w:val="5"/>
    <w:uiPriority w:val="9"/>
    <w:rsid w:val="00234AA3"/>
    <w:rPr>
      <w:b/>
      <w:bCs/>
      <w:sz w:val="24"/>
      <w:szCs w:val="24"/>
    </w:rPr>
  </w:style>
  <w:style w:type="character" w:customStyle="1" w:styleId="60">
    <w:name w:val="Заголовок 6 Знак"/>
    <w:basedOn w:val="a1"/>
    <w:link w:val="6"/>
    <w:uiPriority w:val="9"/>
    <w:semiHidden/>
    <w:rsid w:val="0070529C"/>
    <w:rPr>
      <w:rFonts w:eastAsiaTheme="majorEastAsia" w:cstheme="majorBidi"/>
      <w:i/>
      <w:iCs/>
      <w:color w:val="595959" w:themeColor="text1" w:themeTint="A6"/>
    </w:rPr>
  </w:style>
  <w:style w:type="character" w:customStyle="1" w:styleId="70">
    <w:name w:val="Заголовок 7 Знак"/>
    <w:basedOn w:val="a1"/>
    <w:link w:val="7"/>
    <w:uiPriority w:val="9"/>
    <w:semiHidden/>
    <w:rsid w:val="0070529C"/>
    <w:rPr>
      <w:rFonts w:eastAsiaTheme="majorEastAsia" w:cstheme="majorBidi"/>
      <w:color w:val="595959" w:themeColor="text1" w:themeTint="A6"/>
    </w:rPr>
  </w:style>
  <w:style w:type="character" w:customStyle="1" w:styleId="80">
    <w:name w:val="Заголовок 8 Знак"/>
    <w:basedOn w:val="a1"/>
    <w:link w:val="8"/>
    <w:uiPriority w:val="9"/>
    <w:semiHidden/>
    <w:rsid w:val="0070529C"/>
    <w:rPr>
      <w:rFonts w:eastAsiaTheme="majorEastAsia" w:cstheme="majorBidi"/>
      <w:i/>
      <w:iCs/>
      <w:color w:val="272727" w:themeColor="text1" w:themeTint="D8"/>
    </w:rPr>
  </w:style>
  <w:style w:type="character" w:customStyle="1" w:styleId="90">
    <w:name w:val="Заголовок 9 Знак"/>
    <w:basedOn w:val="a1"/>
    <w:link w:val="9"/>
    <w:uiPriority w:val="9"/>
    <w:semiHidden/>
    <w:rsid w:val="0070529C"/>
    <w:rPr>
      <w:rFonts w:eastAsiaTheme="majorEastAsia" w:cstheme="majorBidi"/>
      <w:color w:val="272727" w:themeColor="text1" w:themeTint="D8"/>
    </w:rPr>
  </w:style>
  <w:style w:type="paragraph" w:styleId="a4">
    <w:name w:val="Title"/>
    <w:basedOn w:val="a"/>
    <w:next w:val="a"/>
    <w:link w:val="a5"/>
    <w:uiPriority w:val="10"/>
    <w:qFormat/>
    <w:rsid w:val="0070529C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a5">
    <w:name w:val="Заголовок Знак"/>
    <w:basedOn w:val="a1"/>
    <w:link w:val="a4"/>
    <w:uiPriority w:val="10"/>
    <w:rsid w:val="0070529C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a6">
    <w:name w:val="Subtitle"/>
    <w:basedOn w:val="a"/>
    <w:next w:val="a"/>
    <w:link w:val="a7"/>
    <w:uiPriority w:val="11"/>
    <w:qFormat/>
    <w:rsid w:val="00C069A2"/>
    <w:pPr>
      <w:jc w:val="center"/>
    </w:pPr>
    <w:rPr>
      <w:sz w:val="18"/>
      <w:szCs w:val="18"/>
    </w:rPr>
  </w:style>
  <w:style w:type="character" w:customStyle="1" w:styleId="a7">
    <w:name w:val="Подзаголовок Знак"/>
    <w:basedOn w:val="a1"/>
    <w:link w:val="a6"/>
    <w:uiPriority w:val="11"/>
    <w:rsid w:val="00C069A2"/>
    <w:rPr>
      <w:sz w:val="18"/>
      <w:szCs w:val="18"/>
    </w:rPr>
  </w:style>
  <w:style w:type="paragraph" w:styleId="21">
    <w:name w:val="Quote"/>
    <w:basedOn w:val="a"/>
    <w:next w:val="a"/>
    <w:link w:val="22"/>
    <w:uiPriority w:val="29"/>
    <w:qFormat/>
    <w:rsid w:val="0070529C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22">
    <w:name w:val="Цитата 2 Знак"/>
    <w:basedOn w:val="a1"/>
    <w:link w:val="21"/>
    <w:uiPriority w:val="29"/>
    <w:rsid w:val="0070529C"/>
    <w:rPr>
      <w:i/>
      <w:iCs/>
      <w:color w:val="404040" w:themeColor="text1" w:themeTint="BF"/>
    </w:rPr>
  </w:style>
  <w:style w:type="paragraph" w:styleId="a0">
    <w:name w:val="List Paragraph"/>
    <w:basedOn w:val="a"/>
    <w:uiPriority w:val="34"/>
    <w:qFormat/>
    <w:rsid w:val="0070529C"/>
    <w:pPr>
      <w:ind w:left="720"/>
      <w:contextualSpacing/>
    </w:pPr>
  </w:style>
  <w:style w:type="character" w:styleId="a8">
    <w:name w:val="Intense Emphasis"/>
    <w:basedOn w:val="a1"/>
    <w:uiPriority w:val="21"/>
    <w:qFormat/>
    <w:rsid w:val="0070529C"/>
    <w:rPr>
      <w:i/>
      <w:iCs/>
      <w:color w:val="0F4761" w:themeColor="accent1" w:themeShade="BF"/>
    </w:rPr>
  </w:style>
  <w:style w:type="paragraph" w:styleId="a9">
    <w:name w:val="Intense Quote"/>
    <w:basedOn w:val="a"/>
    <w:next w:val="a"/>
    <w:link w:val="aa"/>
    <w:uiPriority w:val="30"/>
    <w:qFormat/>
    <w:rsid w:val="0070529C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aa">
    <w:name w:val="Выделенная цитата Знак"/>
    <w:basedOn w:val="a1"/>
    <w:link w:val="a9"/>
    <w:uiPriority w:val="30"/>
    <w:rsid w:val="0070529C"/>
    <w:rPr>
      <w:i/>
      <w:iCs/>
      <w:color w:val="0F4761" w:themeColor="accent1" w:themeShade="BF"/>
    </w:rPr>
  </w:style>
  <w:style w:type="character" w:styleId="ab">
    <w:name w:val="Intense Reference"/>
    <w:basedOn w:val="a1"/>
    <w:uiPriority w:val="32"/>
    <w:qFormat/>
    <w:rsid w:val="0070529C"/>
    <w:rPr>
      <w:b/>
      <w:bCs/>
      <w:smallCaps/>
      <w:color w:val="0F4761" w:themeColor="accent1" w:themeShade="BF"/>
      <w:spacing w:val="5"/>
    </w:rPr>
  </w:style>
  <w:style w:type="paragraph" w:styleId="ac">
    <w:name w:val="TOC Heading"/>
    <w:basedOn w:val="1"/>
    <w:next w:val="a"/>
    <w:uiPriority w:val="39"/>
    <w:unhideWhenUsed/>
    <w:qFormat/>
    <w:rsid w:val="00945585"/>
    <w:pPr>
      <w:keepNext/>
      <w:keepLines/>
      <w:numPr>
        <w:numId w:val="0"/>
      </w:numPr>
      <w:spacing w:before="240" w:after="0"/>
      <w:outlineLvl w:val="9"/>
    </w:pPr>
    <w:rPr>
      <w:rFonts w:asciiTheme="majorHAnsi" w:eastAsiaTheme="majorEastAsia" w:hAnsiTheme="majorHAnsi" w:cstheme="majorBidi"/>
      <w:b w:val="0"/>
      <w:bCs w:val="0"/>
      <w:color w:val="0F4761" w:themeColor="accent1" w:themeShade="BF"/>
      <w:kern w:val="0"/>
      <w:sz w:val="32"/>
      <w:szCs w:val="32"/>
      <w:lang w:eastAsia="ru-RU"/>
      <w14:ligatures w14:val="none"/>
    </w:rPr>
  </w:style>
  <w:style w:type="paragraph" w:styleId="11">
    <w:name w:val="toc 1"/>
    <w:basedOn w:val="a"/>
    <w:next w:val="a"/>
    <w:autoRedefine/>
    <w:uiPriority w:val="39"/>
    <w:unhideWhenUsed/>
    <w:rsid w:val="00945585"/>
    <w:pPr>
      <w:spacing w:after="100"/>
    </w:pPr>
  </w:style>
  <w:style w:type="paragraph" w:styleId="23">
    <w:name w:val="toc 2"/>
    <w:basedOn w:val="a"/>
    <w:next w:val="a"/>
    <w:autoRedefine/>
    <w:uiPriority w:val="39"/>
    <w:unhideWhenUsed/>
    <w:rsid w:val="00945585"/>
    <w:pPr>
      <w:spacing w:after="100"/>
      <w:ind w:left="240"/>
    </w:pPr>
  </w:style>
  <w:style w:type="character" w:styleId="ad">
    <w:name w:val="Hyperlink"/>
    <w:basedOn w:val="a1"/>
    <w:uiPriority w:val="99"/>
    <w:unhideWhenUsed/>
    <w:rsid w:val="00945585"/>
    <w:rPr>
      <w:color w:val="467886" w:themeColor="hyperlink"/>
      <w:u w:val="single"/>
    </w:rPr>
  </w:style>
  <w:style w:type="paragraph" w:styleId="ae">
    <w:name w:val="Bibliography"/>
    <w:basedOn w:val="a"/>
    <w:next w:val="a"/>
    <w:uiPriority w:val="37"/>
    <w:unhideWhenUsed/>
    <w:rsid w:val="00C27FB3"/>
    <w:pPr>
      <w:spacing w:after="240" w:line="240" w:lineRule="auto"/>
    </w:pPr>
  </w:style>
  <w:style w:type="paragraph" w:styleId="af">
    <w:name w:val="header"/>
    <w:basedOn w:val="a"/>
    <w:link w:val="af0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0">
    <w:name w:val="Верхний колонтитул Знак"/>
    <w:basedOn w:val="a1"/>
    <w:link w:val="af"/>
    <w:uiPriority w:val="99"/>
    <w:rsid w:val="0033058A"/>
    <w:rPr>
      <w:sz w:val="24"/>
      <w:szCs w:val="24"/>
    </w:rPr>
  </w:style>
  <w:style w:type="paragraph" w:styleId="af1">
    <w:name w:val="footer"/>
    <w:basedOn w:val="a"/>
    <w:link w:val="af2"/>
    <w:uiPriority w:val="99"/>
    <w:unhideWhenUsed/>
    <w:rsid w:val="0033058A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2">
    <w:name w:val="Нижний колонтитул Знак"/>
    <w:basedOn w:val="a1"/>
    <w:link w:val="af1"/>
    <w:uiPriority w:val="99"/>
    <w:rsid w:val="0033058A"/>
    <w:rPr>
      <w:sz w:val="24"/>
      <w:szCs w:val="24"/>
    </w:rPr>
  </w:style>
  <w:style w:type="paragraph" w:styleId="31">
    <w:name w:val="toc 3"/>
    <w:basedOn w:val="a"/>
    <w:next w:val="a"/>
    <w:autoRedefine/>
    <w:uiPriority w:val="39"/>
    <w:unhideWhenUsed/>
    <w:rsid w:val="00194ECA"/>
    <w:pPr>
      <w:spacing w:after="100"/>
      <w:ind w:left="48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ivs>
    <w:div w:id="893007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399260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jpeg"/><Relationship Id="rId13" Type="http://schemas.openxmlformats.org/officeDocument/2006/relationships/image" Target="media/image6.png"/><Relationship Id="rId18" Type="http://schemas.openxmlformats.org/officeDocument/2006/relationships/image" Target="media/image11.png"/><Relationship Id="rId26" Type="http://schemas.openxmlformats.org/officeDocument/2006/relationships/image" Target="media/image19.png"/><Relationship Id="rId3" Type="http://schemas.openxmlformats.org/officeDocument/2006/relationships/styles" Target="styles.xml"/><Relationship Id="rId21" Type="http://schemas.openxmlformats.org/officeDocument/2006/relationships/image" Target="media/image14.png"/><Relationship Id="rId7" Type="http://schemas.openxmlformats.org/officeDocument/2006/relationships/endnotes" Target="endnotes.xml"/><Relationship Id="rId12" Type="http://schemas.openxmlformats.org/officeDocument/2006/relationships/image" Target="media/image5.png"/><Relationship Id="rId17" Type="http://schemas.openxmlformats.org/officeDocument/2006/relationships/image" Target="media/image10.png"/><Relationship Id="rId25" Type="http://schemas.openxmlformats.org/officeDocument/2006/relationships/image" Target="media/image18.png"/><Relationship Id="rId2" Type="http://schemas.openxmlformats.org/officeDocument/2006/relationships/numbering" Target="numbering.xml"/><Relationship Id="rId16" Type="http://schemas.openxmlformats.org/officeDocument/2006/relationships/image" Target="media/image9.png"/><Relationship Id="rId20" Type="http://schemas.openxmlformats.org/officeDocument/2006/relationships/image" Target="media/image13.png"/><Relationship Id="rId29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image" Target="media/image4.png"/><Relationship Id="rId24" Type="http://schemas.openxmlformats.org/officeDocument/2006/relationships/image" Target="media/image17.png"/><Relationship Id="rId5" Type="http://schemas.openxmlformats.org/officeDocument/2006/relationships/webSettings" Target="webSettings.xml"/><Relationship Id="rId15" Type="http://schemas.openxmlformats.org/officeDocument/2006/relationships/image" Target="media/image8.png"/><Relationship Id="rId23" Type="http://schemas.openxmlformats.org/officeDocument/2006/relationships/image" Target="media/image16.png"/><Relationship Id="rId28" Type="http://schemas.openxmlformats.org/officeDocument/2006/relationships/fontTable" Target="fontTable.xml"/><Relationship Id="rId10" Type="http://schemas.openxmlformats.org/officeDocument/2006/relationships/image" Target="media/image3.png"/><Relationship Id="rId19" Type="http://schemas.openxmlformats.org/officeDocument/2006/relationships/image" Target="media/image12.png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image" Target="media/image7.png"/><Relationship Id="rId22" Type="http://schemas.openxmlformats.org/officeDocument/2006/relationships/image" Target="media/image15.png"/><Relationship Id="rId27" Type="http://schemas.openxmlformats.org/officeDocument/2006/relationships/image" Target="media/image20.png"/></Relationship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Стандартная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EC3F91C9-1FDC-4790-AEEF-4F60973A8DB5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079</TotalTime>
  <Pages>1</Pages>
  <Words>3015</Words>
  <Characters>17186</Characters>
  <Application>Microsoft Office Word</Application>
  <DocSecurity>0</DocSecurity>
  <Lines>143</Lines>
  <Paragraphs>40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016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Артеийм Поповкин</dc:creator>
  <cp:keywords/>
  <dc:description/>
  <cp:lastModifiedBy>Артемий Поповкин</cp:lastModifiedBy>
  <cp:revision>47</cp:revision>
  <dcterms:created xsi:type="dcterms:W3CDTF">2024-05-28T06:18:00Z</dcterms:created>
  <dcterms:modified xsi:type="dcterms:W3CDTF">2024-06-23T03:09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6.0.36"&gt;&lt;session id="gfvqkxQl"/&gt;&lt;style id="http://www.zotero.org/styles/gost-r-7-0-5-2008-numeric-alphabetical" hasBibliography="1" bibliographyStyleHasBeenSet="1"/&gt;&lt;prefs&gt;&lt;pref name="fieldType" value="Field"/&gt;&lt;/pref</vt:lpwstr>
  </property>
  <property fmtid="{D5CDD505-2E9C-101B-9397-08002B2CF9AE}" pid="3" name="ZOTERO_PREF_2">
    <vt:lpwstr>s&gt;&lt;/data&gt;</vt:lpwstr>
  </property>
</Properties>
</file>